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4AA2BB" w14:textId="77777777" w:rsidR="00E3726F" w:rsidRDefault="00B4139B">
      <w:pPr>
        <w:pStyle w:val="Title"/>
      </w:pPr>
      <w:r>
        <w:t>National Historic Trails</w:t>
      </w:r>
    </w:p>
    <w:p w14:paraId="6B518F36" w14:textId="77777777" w:rsidR="004A629B" w:rsidRDefault="004A629B">
      <w:pPr>
        <w:pStyle w:val="Heading2"/>
      </w:pPr>
      <w:bookmarkStart w:id="0" w:name="logistics"/>
      <w:bookmarkStart w:id="1" w:name="course-description"/>
      <w:bookmarkEnd w:id="0"/>
      <w:bookmarkEnd w:id="1"/>
    </w:p>
    <w:p w14:paraId="32EFFC0F" w14:textId="77777777" w:rsidR="00E3726F" w:rsidRDefault="00B4139B">
      <w:pPr>
        <w:pStyle w:val="Heading2"/>
      </w:pPr>
      <w:r>
        <w:t>Course Description</w:t>
      </w:r>
    </w:p>
    <w:p w14:paraId="3E8A7793" w14:textId="77777777" w:rsidR="0002577C" w:rsidRDefault="00B4139B">
      <w:pPr>
        <w:pStyle w:val="FirstParagraph"/>
      </w:pPr>
      <w:r>
        <w:t>While national parks may grab the headlines, the national historic trails have perhaps even more directly shaped the development of American history and national identities by cultivating migration, trade, community identity, ethnic diversity, and environm</w:t>
      </w:r>
      <w:r>
        <w:t>ental change. This multidisciplinary course (drawing from history, geography, archeology, anthropology, literature, and many others) will provide an introduction to the study, interpretation, and significance of the National Historic Trails System, includi</w:t>
      </w:r>
      <w:r>
        <w:t xml:space="preserve">ng the challenges faced by the National Park Service (NPS) in administering them; a significant portion of the course will also engage students as core contributors to new and ongoing research projects at the National Trails Intermountain Region Office. </w:t>
      </w:r>
    </w:p>
    <w:p w14:paraId="3BA5A597" w14:textId="12480A4A" w:rsidR="00E3726F" w:rsidRDefault="00B4139B">
      <w:pPr>
        <w:pStyle w:val="FirstParagraph"/>
      </w:pPr>
      <w:r>
        <w:t>As</w:t>
      </w:r>
      <w:r>
        <w:t xml:space="preserve"> preparation for research projects, course readings will address theoretical work in the spatial humanities, general themes pertinent to historic trails, and m</w:t>
      </w:r>
      <w:r>
        <w:t>ore in-depth studies of particular trails. Students will gain flu</w:t>
      </w:r>
      <w:r w:rsidR="003E06E6">
        <w:t>ency with primary sources (lots of maps!) as well as</w:t>
      </w:r>
      <w:r>
        <w:t xml:space="preserve"> recent scholarship. Throughout the course we'll also discuss broad questions about historic preservation: What constitutes a historic trail? How does a historic trail retain cultural significance? What are the challenges and strategies in communicatin</w:t>
      </w:r>
      <w:r>
        <w:t>g about the trails to a 21st-century audience? Are there modern day equivalents of the original historic trails? How can trails reveal new perspectives on overland migration generally? Studying the National Historic Trails as conduits for cultural exchange</w:t>
      </w:r>
      <w:r>
        <w:t xml:space="preserve"> provides a fresh take on the American experience.</w:t>
      </w:r>
    </w:p>
    <w:p w14:paraId="5CCE5909" w14:textId="77777777" w:rsidR="00E3726F" w:rsidRDefault="00B4139B">
      <w:pPr>
        <w:pStyle w:val="Heading2"/>
      </w:pPr>
      <w:bookmarkStart w:id="2" w:name="student-learning-outcomes"/>
      <w:bookmarkEnd w:id="2"/>
      <w:r>
        <w:t>Student Learning Outcomes</w:t>
      </w:r>
    </w:p>
    <w:p w14:paraId="733A9D89" w14:textId="000FB658" w:rsidR="00E3726F" w:rsidRDefault="00B4139B">
      <w:pPr>
        <w:pStyle w:val="Compact"/>
        <w:numPr>
          <w:ilvl w:val="0"/>
          <w:numId w:val="4"/>
        </w:numPr>
      </w:pPr>
      <w:r>
        <w:t xml:space="preserve">Provide training relevant to careers in the humanities, </w:t>
      </w:r>
      <w:r w:rsidR="003E06E6">
        <w:t>geography, history and historic preservation</w:t>
      </w:r>
      <w:r>
        <w:t xml:space="preserve">, </w:t>
      </w:r>
      <w:r>
        <w:t>and public history.</w:t>
      </w:r>
    </w:p>
    <w:p w14:paraId="2ABA86DC" w14:textId="34BDCBF7" w:rsidR="00E3726F" w:rsidRDefault="003E06E6">
      <w:pPr>
        <w:pStyle w:val="Compact"/>
        <w:numPr>
          <w:ilvl w:val="0"/>
          <w:numId w:val="4"/>
        </w:numPr>
      </w:pPr>
      <w:r>
        <w:t>Use n</w:t>
      </w:r>
      <w:r w:rsidR="00B4139B">
        <w:t xml:space="preserve">ative, environmental, and spatial history to highlight </w:t>
      </w:r>
      <w:r w:rsidR="00B4139B">
        <w:t xml:space="preserve">historic trails as crucial </w:t>
      </w:r>
      <w:r>
        <w:t>contributors to</w:t>
      </w:r>
      <w:r w:rsidR="00B4139B">
        <w:t xml:space="preserve"> our national heritage.</w:t>
      </w:r>
    </w:p>
    <w:p w14:paraId="7EFD5E22" w14:textId="77777777" w:rsidR="00E3726F" w:rsidRDefault="00B4139B">
      <w:pPr>
        <w:pStyle w:val="Compact"/>
        <w:numPr>
          <w:ilvl w:val="0"/>
          <w:numId w:val="4"/>
        </w:numPr>
      </w:pPr>
      <w:r>
        <w:t>Examine historic trails as under-appreciated linkages between vastly different nations and ecosystems.</w:t>
      </w:r>
    </w:p>
    <w:p w14:paraId="5D8A3A63" w14:textId="4080E4BA" w:rsidR="003E06E6" w:rsidRDefault="003E06E6" w:rsidP="003E06E6">
      <w:pPr>
        <w:pStyle w:val="Compact"/>
        <w:numPr>
          <w:ilvl w:val="0"/>
          <w:numId w:val="4"/>
        </w:numPr>
      </w:pPr>
      <w:r>
        <w:t>Establish the importance of historic trails in reevaluating the American frontier.</w:t>
      </w:r>
    </w:p>
    <w:p w14:paraId="59114D17" w14:textId="77777777" w:rsidR="00E3726F" w:rsidRDefault="00B4139B">
      <w:pPr>
        <w:pStyle w:val="Compact"/>
        <w:numPr>
          <w:ilvl w:val="0"/>
          <w:numId w:val="4"/>
        </w:numPr>
      </w:pPr>
      <w:r>
        <w:t>Mesh curren</w:t>
      </w:r>
      <w:r>
        <w:t>t historic, anthropological, and environmental research with the National Park Service's time-honored mandate to preserve and interpret public lands.</w:t>
      </w:r>
    </w:p>
    <w:p w14:paraId="07C7463F" w14:textId="31CFADA6" w:rsidR="00E3726F" w:rsidRDefault="003E06E6">
      <w:pPr>
        <w:pStyle w:val="Compact"/>
        <w:numPr>
          <w:ilvl w:val="0"/>
          <w:numId w:val="4"/>
        </w:numPr>
      </w:pPr>
      <w:r>
        <w:t xml:space="preserve">Develop fluency with both </w:t>
      </w:r>
      <w:r w:rsidR="00B4139B">
        <w:t xml:space="preserve"> theoretical and practical issues surrounding interpretation and administration of nat</w:t>
      </w:r>
      <w:r w:rsidR="00B4139B">
        <w:t>ional historic trails.</w:t>
      </w:r>
    </w:p>
    <w:p w14:paraId="02DE9F08" w14:textId="77777777" w:rsidR="00E3726F" w:rsidRDefault="00B4139B">
      <w:pPr>
        <w:pStyle w:val="Compact"/>
        <w:numPr>
          <w:ilvl w:val="0"/>
          <w:numId w:val="4"/>
        </w:numPr>
      </w:pPr>
      <w:r>
        <w:t>Integrate students with ongoing research projects at the National Trails Intermountain Region Office.</w:t>
      </w:r>
    </w:p>
    <w:p w14:paraId="3187959A" w14:textId="77777777" w:rsidR="00E3726F" w:rsidRDefault="00B4139B">
      <w:pPr>
        <w:pStyle w:val="Heading2"/>
      </w:pPr>
      <w:bookmarkStart w:id="3" w:name="course-structure"/>
      <w:bookmarkEnd w:id="3"/>
      <w:r>
        <w:lastRenderedPageBreak/>
        <w:t>Course Structure</w:t>
      </w:r>
    </w:p>
    <w:p w14:paraId="3983086B" w14:textId="57AD7D49" w:rsidR="00E3726F" w:rsidRDefault="00B4139B">
      <w:pPr>
        <w:pStyle w:val="FirstParagraph"/>
      </w:pPr>
      <w:r>
        <w:t>The course will be divided roughly in half. The first segment provides a multi-faceted and thematic view about und</w:t>
      </w:r>
      <w:r>
        <w:t xml:space="preserve">erstanding the history of national trails. The second section develops core research skills while engaging with an ongoing NPS </w:t>
      </w:r>
      <w:r w:rsidR="003E06E6">
        <w:t xml:space="preserve">– NTIR </w:t>
      </w:r>
      <w:r>
        <w:t>trails research projects. Towards the end of the first segment, we will start to develop and coordinate research projects in conj</w:t>
      </w:r>
      <w:r>
        <w:t>unction with the National Trails Intermountain Region Office (based in Santa Fe, but with an office at UNM). Various deliverables and deadlines will be established throughout the second segment. All work will be due by the final exam date.</w:t>
      </w:r>
    </w:p>
    <w:p w14:paraId="72E6C8AF" w14:textId="77777777" w:rsidR="00E3726F" w:rsidRDefault="00B4139B">
      <w:pPr>
        <w:pStyle w:val="Heading2"/>
      </w:pPr>
      <w:bookmarkStart w:id="4" w:name="work-requirements-and-grading"/>
      <w:bookmarkEnd w:id="4"/>
      <w:r>
        <w:t>Work Requirement</w:t>
      </w:r>
      <w:r>
        <w:t>s and Grading</w:t>
      </w:r>
    </w:p>
    <w:p w14:paraId="1AADDD49" w14:textId="77777777" w:rsidR="00E3726F" w:rsidRDefault="00B4139B">
      <w:pPr>
        <w:pStyle w:val="FirstParagraph"/>
      </w:pPr>
      <w:r>
        <w:t>Preparation for each class meeting and active participation in the class discussions Completion of research project, including completing various components of the projects at deadlines throughout the semester.</w:t>
      </w:r>
    </w:p>
    <w:p w14:paraId="1B0EE8CD" w14:textId="2B467611" w:rsidR="00E3726F" w:rsidRDefault="00B4139B">
      <w:pPr>
        <w:pStyle w:val="Compact"/>
        <w:numPr>
          <w:ilvl w:val="0"/>
          <w:numId w:val="5"/>
        </w:numPr>
      </w:pPr>
      <w:r>
        <w:t>To access all other articles an</w:t>
      </w:r>
      <w:r>
        <w:t xml:space="preserve">d book chapters on the syllabus, you will need to subscribe to the course Zotero library. </w:t>
      </w:r>
      <w:r w:rsidR="003E06E6">
        <w:t>More details TBA.</w:t>
      </w:r>
    </w:p>
    <w:p w14:paraId="2605CB8D" w14:textId="77777777" w:rsidR="00E3726F" w:rsidRDefault="00B4139B">
      <w:pPr>
        <w:pStyle w:val="Heading2"/>
      </w:pPr>
      <w:bookmarkStart w:id="5" w:name="accessibility"/>
      <w:bookmarkEnd w:id="5"/>
      <w:r>
        <w:t>Accessibility</w:t>
      </w:r>
    </w:p>
    <w:p w14:paraId="475EBA36" w14:textId="77777777" w:rsidR="00E3726F" w:rsidRDefault="00B4139B">
      <w:pPr>
        <w:pStyle w:val="FirstParagraph"/>
      </w:pPr>
      <w:r>
        <w:t>Accessibility Resources Center (Mesa Vis</w:t>
      </w:r>
      <w:r>
        <w:t xml:space="preserve">ta Hall 2021, 277-3506) provides academic support to students who have disabilities. If you think you need alternative accessible formats for undertaking and completing coursework, you should contact this service right away to assure your needs are met in </w:t>
      </w:r>
      <w:r>
        <w:t>a timely manner.</w:t>
      </w:r>
    </w:p>
    <w:p w14:paraId="181A893A" w14:textId="77777777" w:rsidR="004A629B" w:rsidRDefault="004A629B" w:rsidP="004A629B">
      <w:pPr>
        <w:pStyle w:val="BodyText"/>
      </w:pPr>
    </w:p>
    <w:p w14:paraId="4D0F4738" w14:textId="77777777" w:rsidR="004A629B" w:rsidRDefault="004A629B">
      <w:r>
        <w:br w:type="page"/>
      </w:r>
    </w:p>
    <w:p w14:paraId="5E2BFE51" w14:textId="77777777" w:rsidR="004A629B" w:rsidRDefault="004A629B" w:rsidP="004A629B">
      <w:pPr>
        <w:pStyle w:val="Heading1"/>
      </w:pPr>
      <w:r>
        <w:lastRenderedPageBreak/>
        <w:t>National Trails Syllabus, weeks 1–8</w:t>
      </w:r>
    </w:p>
    <w:p w14:paraId="58C8547F" w14:textId="77777777" w:rsidR="004A629B" w:rsidRPr="007859AE" w:rsidRDefault="004A629B" w:rsidP="004A629B">
      <w:r>
        <w:t>* = recommended readings</w:t>
      </w:r>
    </w:p>
    <w:p w14:paraId="185E7BA2" w14:textId="77777777" w:rsidR="004A629B" w:rsidRDefault="004A629B" w:rsidP="004A629B">
      <w:pPr>
        <w:rPr>
          <w:u w:val="single"/>
        </w:rPr>
      </w:pPr>
      <w:bookmarkStart w:id="6" w:name="_GoBack"/>
      <w:bookmarkEnd w:id="6"/>
    </w:p>
    <w:p w14:paraId="7BB9B41D" w14:textId="77777777" w:rsidR="004A629B" w:rsidRDefault="004A629B" w:rsidP="004A629B">
      <w:pPr>
        <w:pStyle w:val="Heading2"/>
      </w:pPr>
      <w:r>
        <w:t>Week 1—the National Historic Trails</w:t>
      </w:r>
    </w:p>
    <w:p w14:paraId="1E3FBA91" w14:textId="77777777" w:rsidR="004A629B" w:rsidRDefault="004A629B" w:rsidP="004A629B">
      <w:pPr>
        <w:pStyle w:val="Heading3"/>
      </w:pPr>
      <w:r>
        <w:t>Monday: where do trails come from?</w:t>
      </w:r>
    </w:p>
    <w:p w14:paraId="0DE5143C" w14:textId="77777777" w:rsidR="004A629B" w:rsidRPr="00D86CE8" w:rsidRDefault="004A629B" w:rsidP="004A629B">
      <w:pPr>
        <w:pStyle w:val="ListParagraph"/>
        <w:numPr>
          <w:ilvl w:val="0"/>
          <w:numId w:val="22"/>
        </w:numPr>
      </w:pPr>
      <w:hyperlink r:id="rId7" w:history="1">
        <w:r w:rsidRPr="00D86CE8">
          <w:rPr>
            <w:rStyle w:val="Hyperlink"/>
          </w:rPr>
          <w:t>“</w:t>
        </w:r>
        <w:r w:rsidRPr="00D86CE8">
          <w:rPr>
            <w:rStyle w:val="Hyperlink"/>
            <w:rFonts w:ascii="Cambria"/>
          </w:rPr>
          <w:t>National Trails System Act”</w:t>
        </w:r>
      </w:hyperlink>
      <w:r w:rsidRPr="00D86CE8">
        <w:rPr>
          <w:rFonts w:ascii="Cambria"/>
        </w:rPr>
        <w:t xml:space="preserve"> (1968).</w:t>
      </w:r>
      <w:r>
        <w:rPr>
          <w:rFonts w:ascii="Cambria"/>
        </w:rPr>
        <w:t>*</w:t>
      </w:r>
    </w:p>
    <w:p w14:paraId="2846072F" w14:textId="77777777" w:rsidR="004A629B" w:rsidRPr="00D86CE8" w:rsidRDefault="004A629B" w:rsidP="004A629B">
      <w:pPr>
        <w:pStyle w:val="ListParagraph"/>
        <w:numPr>
          <w:ilvl w:val="0"/>
          <w:numId w:val="22"/>
        </w:numPr>
      </w:pPr>
      <w:hyperlink r:id="rId8" w:history="1">
        <w:r w:rsidRPr="00D86CE8">
          <w:rPr>
            <w:rStyle w:val="Hyperlink"/>
            <w:rFonts w:ascii="Cambria"/>
          </w:rPr>
          <w:t>“National Parks and Recreation Act”</w:t>
        </w:r>
      </w:hyperlink>
      <w:r>
        <w:rPr>
          <w:rFonts w:ascii="Cambria"/>
        </w:rPr>
        <w:t xml:space="preserve"> (1978).*</w:t>
      </w:r>
    </w:p>
    <w:p w14:paraId="218E5132" w14:textId="77777777" w:rsidR="004A629B" w:rsidRPr="00741449" w:rsidRDefault="004A629B" w:rsidP="004A629B">
      <w:pPr>
        <w:pStyle w:val="ListParagraph"/>
        <w:numPr>
          <w:ilvl w:val="1"/>
          <w:numId w:val="22"/>
        </w:numPr>
      </w:pPr>
      <w:r>
        <w:rPr>
          <w:rFonts w:ascii="Cambria"/>
        </w:rPr>
        <w:t>section 551 (“Amendments to National Trails System Act”).</w:t>
      </w:r>
    </w:p>
    <w:p w14:paraId="6BCDAAB3" w14:textId="77777777" w:rsidR="004A629B" w:rsidRDefault="004A629B" w:rsidP="004A629B">
      <w:pPr>
        <w:pStyle w:val="Heading3"/>
      </w:pPr>
      <w:r>
        <w:t>Wednesday: background on the trails</w:t>
      </w:r>
    </w:p>
    <w:p w14:paraId="4C1A966E" w14:textId="77777777" w:rsidR="004A629B" w:rsidRDefault="004A629B" w:rsidP="004A629B">
      <w:r>
        <w:t>[note: this day’s required readings could be split among students to cover all trails]</w:t>
      </w:r>
    </w:p>
    <w:p w14:paraId="3309C81D" w14:textId="77777777" w:rsidR="004A629B" w:rsidRPr="00D86CE8" w:rsidRDefault="004A629B" w:rsidP="004A629B">
      <w:pPr>
        <w:pStyle w:val="ListParagraph"/>
        <w:numPr>
          <w:ilvl w:val="0"/>
          <w:numId w:val="23"/>
        </w:numPr>
        <w:rPr>
          <w:u w:val="single"/>
        </w:rPr>
      </w:pPr>
      <w:r>
        <w:fldChar w:fldCharType="begin"/>
      </w:r>
      <w:r>
        <w:instrText xml:space="preserve"> ADDIN ZOTERO_ITEM CSL_CITATION {"citationID":"3oEJcVrV","properties":{"formattedCitation":"{\\rtf Kathleen A. Cordes, {\\i{}America\\uc0\\u8217{}s National Historic Trails} (Norman, Okla: University of Oklahoma Press, 1999), http://libproxy.unm.edu/login?url=http://search.ebscohost.com/login.aspx?direct=true&amp;db=nlebk&amp;AN=15892&amp;site=ehost-live&amp;scope=site.}","plainCitation":"Kathleen A. Cordes, America’s National Historic Trails (Norman, Okla: University of Oklahoma Press, 1999), http://libproxy.unm.edu/login?url=http://search.ebscohost.com/login.aspx?direct=true&amp;db=nlebk&amp;AN=15892&amp;site=ehost-live&amp;scope=site."},"citationItems":[{"id":2219,"uris":["http://zotero.org/groups/1849015/items/562XE7X5"],"uri":["http://zotero.org/groups/1849015/items/562XE7X5"],"itemData":{"id":2219,"type":"book","title":"America's National Historic Trails","publisher":"University of Oklahoma Press","publisher-place":"Norman, Okla","source":"EBSCOhost","event-place":"Norman, Okla","URL":"http://libproxy.unm.edu/login?url=http://search.ebscohost.com/login.aspx?direct=true&amp;db=nlebk&amp;AN=15892&amp;site=ehost-live&amp;scope=site","ISBN":"978-0-8061-3103-0","language":"English","author":[{"family":"Cordes","given":"Kathleen A."}],"issued":{"date-parts":[["1999"]]}}}],"schema":"https://github.com/citation-style-language/schema/raw/master/csl-citation.json"} </w:instrText>
      </w:r>
      <w:r>
        <w:fldChar w:fldCharType="separate"/>
      </w:r>
      <w:r w:rsidRPr="00D86CE8">
        <w:rPr>
          <w:rFonts w:ascii="Cambria"/>
        </w:rPr>
        <w:t xml:space="preserve">Kathleen A. Cordes, </w:t>
      </w:r>
      <w:r w:rsidRPr="00D86CE8">
        <w:rPr>
          <w:rFonts w:ascii="Cambria"/>
          <w:i/>
          <w:iCs/>
        </w:rPr>
        <w:t>America’s National Historic Trails</w:t>
      </w:r>
      <w:r w:rsidRPr="00D86CE8">
        <w:rPr>
          <w:rFonts w:ascii="Cambria"/>
        </w:rPr>
        <w:t xml:space="preserve"> (Norman, Okla: University of Oklahoma Press, 1999)</w:t>
      </w:r>
      <w:r>
        <w:fldChar w:fldCharType="end"/>
      </w:r>
      <w:r>
        <w:t>.*</w:t>
      </w:r>
    </w:p>
    <w:p w14:paraId="194EC552" w14:textId="77777777" w:rsidR="004A629B" w:rsidRPr="001F7C43" w:rsidRDefault="004A629B" w:rsidP="004A629B">
      <w:pPr>
        <w:pStyle w:val="ListParagraph"/>
        <w:numPr>
          <w:ilvl w:val="1"/>
          <w:numId w:val="23"/>
        </w:numPr>
        <w:rPr>
          <w:u w:val="single"/>
        </w:rPr>
      </w:pPr>
      <w:r>
        <w:t>chapters (&lt;30 pgs. each) on all the Intermountain Region’s trails except the Old Spanish Trail, El Camino Real de los Tejas, and El Camino Real de Tierra Adentro.</w:t>
      </w:r>
    </w:p>
    <w:p w14:paraId="7DF4AAE2" w14:textId="77777777" w:rsidR="004A629B" w:rsidRDefault="004A629B" w:rsidP="004A629B">
      <w:pPr>
        <w:pStyle w:val="ListParagraph"/>
        <w:numPr>
          <w:ilvl w:val="0"/>
          <w:numId w:val="23"/>
        </w:numPr>
      </w:pPr>
      <w:r>
        <w:fldChar w:fldCharType="begin"/>
      </w:r>
      <w:r>
        <w:instrText xml:space="preserve"> ADDIN ZOTERO_ITEM CSL_CITATION {"citationID":"4MmBrlxV","properties":{"formattedCitation":"{\\rtf National Park Service, {\\i{}National Trails System}, accessed February 2, 2018, https://www.nps.gov/hfc/carto/PDF/TRAILSmap1.pdf.}","plainCitation":"National Park Service, National Trails System, accessed February 2, 2018, https://www.nps.gov/hfc/carto/PDF/TRAILSmap1.pdf.","dontUpdate":true},"citationItems":[{"id":2492,"uris":["http://zotero.org/groups/1849015/items/WW89MR38"],"uri":["http://zotero.org/groups/1849015/items/WW89MR38"],"itemData":{"id":2492,"type":"map","title":"The National Trails System","URL":"https://www.nps.gov/hfc/carto/PDF/TRAILSmap1.pdf","author":[{"literal":"National Park Service"}],"accessed":{"date-parts":[["2018",2,2]]}}}],"schema":"https://github.com/citation-style-language/schema/raw/master/csl-citation.json"} </w:instrText>
      </w:r>
      <w:r>
        <w:fldChar w:fldCharType="separate"/>
      </w:r>
      <w:r w:rsidRPr="00741449">
        <w:rPr>
          <w:rFonts w:ascii="Cambria"/>
        </w:rPr>
        <w:t xml:space="preserve">National Park Service, </w:t>
      </w:r>
      <w:hyperlink r:id="rId9" w:history="1">
        <w:r w:rsidRPr="00741449">
          <w:rPr>
            <w:rStyle w:val="Hyperlink"/>
            <w:rFonts w:ascii="Cambria"/>
            <w:i/>
            <w:iCs/>
          </w:rPr>
          <w:t>National Trails System</w:t>
        </w:r>
      </w:hyperlink>
      <w:r>
        <w:rPr>
          <w:rFonts w:ascii="Cambria"/>
          <w:i/>
          <w:iCs/>
        </w:rPr>
        <w:t xml:space="preserve"> </w:t>
      </w:r>
      <w:r>
        <w:rPr>
          <w:rFonts w:ascii="Cambria"/>
          <w:iCs/>
        </w:rPr>
        <w:t>(map)</w:t>
      </w:r>
      <w:r w:rsidRPr="00741449">
        <w:rPr>
          <w:rFonts w:ascii="Cambria"/>
        </w:rPr>
        <w:t>.</w:t>
      </w:r>
      <w:r>
        <w:fldChar w:fldCharType="end"/>
      </w:r>
      <w:r>
        <w:t>*</w:t>
      </w:r>
    </w:p>
    <w:p w14:paraId="2E4CA6F9" w14:textId="77777777" w:rsidR="004A629B" w:rsidRDefault="004A629B" w:rsidP="004A629B">
      <w:pPr>
        <w:pStyle w:val="ListParagraph"/>
        <w:numPr>
          <w:ilvl w:val="0"/>
          <w:numId w:val="23"/>
        </w:numPr>
      </w:pPr>
      <w:r>
        <w:fldChar w:fldCharType="begin"/>
      </w:r>
      <w:r>
        <w:instrText xml:space="preserve"> ADDIN ZOTERO_ITEM CSL_CITATION {"citationID":"GmOavYwW","properties":{"formattedCitation":"{\\rtf Jesus F. De la Teja, \\uc0\\u8220{}The Camino Real: Colonial Texas\\uc0\\u8217{}s Lifeline to the World,\\uc0\\u8221{} in {\\i{}A Texas Legacy, the Old San Antonio Road and the Caminos Reales: A Tricentennial History, 1691-1991}, ed. A. Joachim McGraw, John Wilburn Clark, and Elizabeth A. Robbins (Texas State Department of Highways and Public Transportation, Highway Design Division, 1991).}","plainCitation":"Jesus F. De la Teja, “The Camino Real: Colonial Texas’s Lifeline to the World,” in A Texas Legacy, the Old San Antonio Road and the Caminos Reales: A Tricentennial History, 1691-1991, ed. A. Joachim McGraw, John Wilburn Clark, and Elizabeth A. Robbins (Texas State Department of Highways and Public Transportation, Highway Design Division, 1991)."},"citationItems":[{"id":2507,"uris":["http://zotero.org/groups/1849015/items/TQRWBW4F"],"uri":["http://zotero.org/groups/1849015/items/TQRWBW4F"],"itemData":{"id":2507,"type":"chapter","title":"The Camino Real: Colonial Texas's Lifeline to the World","container-title":"A Texas Legacy, the Old San Antonio Road and the Caminos Reales: A Tricentennial History, 1691-1991","publisher":"Texas State Department of Highways and Public Transportation, Highway Design Division","source":"Google Books","note":"Google-Books-ID: mHqZdYnyAN8C","language":"en","editor":[{"family":"McGraw","given":"A. Joachim"},{"family":"Clark","given":"John Wilburn"},{"family":"Robbins","given":"Elizabeth A."}],"author":[{"family":"De la Teja","given":"Jesus F."}],"issued":{"date-parts":[["1991"]]}}}],"schema":"https://github.com/citation-style-language/schema/raw/master/csl-citation.json"} </w:instrText>
      </w:r>
      <w:r>
        <w:fldChar w:fldCharType="separate"/>
      </w:r>
      <w:r w:rsidRPr="00D52A1D">
        <w:rPr>
          <w:rFonts w:ascii="Cambria"/>
        </w:rPr>
        <w:t xml:space="preserve">Jesus F. De la Teja, “The Camino Real: Colonial Texas’s Lifeline to the World,” in </w:t>
      </w:r>
      <w:r w:rsidRPr="00D52A1D">
        <w:rPr>
          <w:rFonts w:ascii="Cambria"/>
          <w:i/>
          <w:iCs/>
        </w:rPr>
        <w:t>A Texas Legacy, the Old San Antonio Road and the Caminos Reales: A Tricentennial History, 1691-1991</w:t>
      </w:r>
      <w:r w:rsidRPr="00D52A1D">
        <w:rPr>
          <w:rFonts w:ascii="Cambria"/>
        </w:rPr>
        <w:t>, ed. A. Joachim McGraw, John Wilburn Clark, and Elizabeth A. Robbins (Texas State Department of Highways and Public Transportation, Highway Design Division, 1991)</w:t>
      </w:r>
      <w:r>
        <w:rPr>
          <w:rFonts w:ascii="Cambria"/>
        </w:rPr>
        <w:t>, 43–48</w:t>
      </w:r>
      <w:r w:rsidRPr="00D52A1D">
        <w:rPr>
          <w:rFonts w:ascii="Cambria"/>
        </w:rPr>
        <w:t>.</w:t>
      </w:r>
      <w:r>
        <w:fldChar w:fldCharType="end"/>
      </w:r>
      <w:r>
        <w:t>*</w:t>
      </w:r>
    </w:p>
    <w:p w14:paraId="4DAE767F" w14:textId="77777777" w:rsidR="004A629B" w:rsidRDefault="004A629B" w:rsidP="004A629B">
      <w:pPr>
        <w:pStyle w:val="ListParagraph"/>
        <w:numPr>
          <w:ilvl w:val="0"/>
          <w:numId w:val="23"/>
        </w:numPr>
      </w:pPr>
      <w:r>
        <w:fldChar w:fldCharType="begin"/>
      </w:r>
      <w:r>
        <w:instrText xml:space="preserve"> ADDIN ZOTERO_ITEM CSL_CITATION {"citationID":"5Y904nUz","properties":{"formattedCitation":"{\\rtf Max L. Moorhead, \\uc0\\u8220{}The Significance,\\uc0\\u8221{} in {\\i{}New Mexico\\uc0\\u8217{}s Royal Road\\uc0\\u8239{}: Trade and Travel on the Chihuahua Trail} (Norman: Norman\\uc0\\u8239{}: University of Oklahoma Press, \\uc0\\u169{}1995., 1995), 184\\uc0\\u8211{}204, http://libproxy.unm.edu/login?url=http://search.ebscohost.com/login.aspx?direct=true&amp;db=cat05987a&amp;AN=unm.31172230&amp;site=eds-live&amp;scope=site.}","plainCitation":"Max L. Moorhead, “The Significance,” in New Mexico’s Royal Road : Trade and Travel on the Chihuahua Trail (Norman: Norman : University of Oklahoma Press, ©1995., 1995), 184–204, http://libproxy.unm.edu/login?url=http://search.ebscohost.com/login.aspx?direct=true&amp;db=cat05987a&amp;AN=unm.31172230&amp;site=eds-live&amp;scope=site."},"citationItems":[{"id":2329,"uris":["http://zotero.org/groups/1849015/items/NRRPVQQ9"],"uri":["http://zotero.org/groups/1849015/items/NRRPVQQ9"],"itemData":{"id":2329,"type":"chapter","title":"The Significance","container-title":"New Mexico's Royal Road : trade and travel on the Chihuahua Trail","publisher":"Norman : University of Oklahoma Press, ©1995.","publisher-place":"Norman","page":"184–204","source":"EBSCOhost","archive_location":"Center for Southwest Research Books - Library Use Only F799 M794 1995","event-place":"Norman","URL":"http://libproxy.unm.edu/login?url=http://search.ebscohost.com/login.aspx?direct=true&amp;db=cat05987a&amp;AN=unm.31172230&amp;site=eds-live&amp;scope=site","ISBN":"978-0-8061-2651-7","author":[{"family":"Moorhead","given":"Max L."}],"issued":{"date-parts":[["1995"]]}}}],"schema":"https://github.com/citation-style-language/schema/raw/master/csl-citation.json"} </w:instrText>
      </w:r>
      <w:r>
        <w:fldChar w:fldCharType="separate"/>
      </w:r>
      <w:r w:rsidRPr="0085479E">
        <w:rPr>
          <w:rFonts w:ascii="Cambria"/>
        </w:rPr>
        <w:t xml:space="preserve">Max L. Moorhead, “The Significance,” in </w:t>
      </w:r>
      <w:r w:rsidRPr="0085479E">
        <w:rPr>
          <w:rFonts w:ascii="Cambria"/>
          <w:i/>
          <w:iCs/>
        </w:rPr>
        <w:t>New Mexico’s Royal Road : Trade and Travel on the Chihuahua Trail</w:t>
      </w:r>
      <w:r w:rsidRPr="0085479E">
        <w:rPr>
          <w:rFonts w:ascii="Cambria"/>
        </w:rPr>
        <w:t xml:space="preserve"> (Norman: Norman : University of Oklahoma Press, 1995), 184–</w:t>
      </w:r>
      <w:r>
        <w:rPr>
          <w:rFonts w:ascii="Cambria"/>
        </w:rPr>
        <w:t>204.</w:t>
      </w:r>
      <w:r>
        <w:fldChar w:fldCharType="end"/>
      </w:r>
      <w:r>
        <w:t>*</w:t>
      </w:r>
    </w:p>
    <w:p w14:paraId="3904D063" w14:textId="77777777" w:rsidR="004A629B" w:rsidRDefault="004A629B" w:rsidP="004A629B">
      <w:pPr>
        <w:pStyle w:val="ListParagraph"/>
        <w:numPr>
          <w:ilvl w:val="0"/>
          <w:numId w:val="23"/>
        </w:numPr>
      </w:pPr>
      <w:r>
        <w:fldChar w:fldCharType="begin"/>
      </w:r>
      <w:r>
        <w:instrText xml:space="preserve"> ADDIN ZOTERO_ITEM CSL_CITATION {"citationID":"VpIhziZe","properties":{"formattedCitation":"{\\rtf D. W. Meinig, {\\i{}The Shaping of America: A Geographical Perspective on 500 Years of History, Vol. 1: Atlantic America, 1492-1800}, Reprint edition (New Haven: Yale University Press, 1988).}","plainCitation":"D. W. Meinig, The Shaping of America: A Geographical Perspective on 500 Years of History, Vol. 1: Atlantic America, 1492-1800, Reprint edition (New Haven: Yale University Press, 1988)."},"citationItems":[{"id":2355,"uris":["http://zotero.org/groups/1849015/items/9XUE6WCH"],"uri":["http://zotero.org/groups/1849015/items/9XUE6WCH"],"itemData":{"id":2355,"type":"book","title":"The Shaping of America: A Geographical Perspective on 500 Years of History, Vol. 1: Atlantic America, 1492-1800","publisher":"Yale University Press","publisher-place":"New Haven","number-of-pages":"524","edition":"Reprint edition","source":"Amazon","event-place":"New Haven","abstract":"This entirely fresh interpretation of American history by a renowned historical geographer is the first in a projected three-volume series. Meinig here focuses on colonial America, examining how an immense diversity of ethnic and religious groups—Europeans, Africans, American Indians—ultimately created a set of distinct regional societies. Richly illustrated with more then forty specially prepared maps and contemporary illustrations, this volume prompts us to rethink the settling of North America. “A standard work in its field. . . . For readers seeking a bird’s-eye view of early American geography. . . there is no better guide available.”—William Cronon, New York Times Book Review “Simply the best book in the English language by a contemporary geographer I have read over the past forty-odd years, and one of the most important. . . . A magisterial achievement, a grand shaking up and reassembling of fact and ideas.”—Wilbur Zelinsky, Journal of Geography “All historians of the American experience should read and come to terms with this book.”—Malcolm J. Rohrbough, Georgia Historical Quarterly “This book is a masterpiece in the best and old sense of the word.”—Alfred W. Crosby, Southwestern Historical Quarterly","ISBN":"978-0-300-03882-8","shortTitle":"The Shaping of America","language":"English","author":[{"family":"Meinig","given":"D. W."}],"issued":{"date-parts":[["1988",7,27]]}}}],"schema":"https://github.com/citation-style-language/schema/raw/master/csl-citation.json"} </w:instrText>
      </w:r>
      <w:r>
        <w:fldChar w:fldCharType="separate"/>
      </w:r>
      <w:r w:rsidRPr="009D6F69">
        <w:rPr>
          <w:rFonts w:ascii="Cambria"/>
        </w:rPr>
        <w:t xml:space="preserve">D. W. Meinig, </w:t>
      </w:r>
      <w:r w:rsidRPr="009D6F69">
        <w:rPr>
          <w:rFonts w:ascii="Cambria"/>
          <w:i/>
          <w:iCs/>
        </w:rPr>
        <w:t>The Shaping of America: A Geographical Perspective on 500 Years of History, Vol. 1: Atlantic America, 1492-1800</w:t>
      </w:r>
      <w:r w:rsidRPr="009D6F69">
        <w:rPr>
          <w:rFonts w:ascii="Cambria"/>
        </w:rPr>
        <w:t xml:space="preserve"> (New Haven: Yale University Press, 1988).</w:t>
      </w:r>
      <w:r>
        <w:fldChar w:fldCharType="end"/>
      </w:r>
    </w:p>
    <w:p w14:paraId="08BB2F2C" w14:textId="77777777" w:rsidR="004A629B" w:rsidRDefault="004A629B" w:rsidP="004A629B">
      <w:pPr>
        <w:pStyle w:val="ListParagraph"/>
        <w:numPr>
          <w:ilvl w:val="1"/>
          <w:numId w:val="23"/>
        </w:numPr>
      </w:pPr>
      <w:r>
        <w:t>chapter 1 (“Doubling the National Territory: Louisiana”), chapter 4 (“The Reach Westward: to Circa 1830”), chapter 5 (“Shoving the Indians Out of the Way”), and/or chapter 8 (“Spanning a Continent—and Ocean”)</w:t>
      </w:r>
    </w:p>
    <w:p w14:paraId="100D7039" w14:textId="77777777" w:rsidR="004A629B" w:rsidRDefault="004A629B" w:rsidP="004A629B">
      <w:pPr>
        <w:pStyle w:val="ListParagraph"/>
        <w:numPr>
          <w:ilvl w:val="0"/>
          <w:numId w:val="23"/>
        </w:numPr>
      </w:pPr>
      <w:r>
        <w:fldChar w:fldCharType="begin"/>
      </w:r>
      <w:r>
        <w:instrText xml:space="preserve"> ADDIN ZOTERO_ITEM CSL_CITATION {"citationID":"uIybR9Hd","properties":{"formattedCitation":"{\\rtf D. W. Meinig, {\\i{}The Shaping of America: A Geographical Perspective on 500 Years of History, Vol. 2: Continental America, 1800-1867}, Revised edition (New Haven: Yale University Press, 1995).}","plainCitation":"D. W. Meinig, The Shaping of America: A Geographical Perspective on 500 Years of History, Vol. 2: Continental America, 1800-1867, Revised edition (New Haven: Yale University Press, 1995)."},"citationItems":[{"id":2358,"uris":["http://zotero.org/groups/1849015/items/6YS9NU84"],"uri":["http://zotero.org/groups/1849015/items/6YS9NU84"],"itemData":{"id":2358,"type":"book","title":"The Shaping of America: A Geographical Perspective on 500 Years of History, Vol. 2: Continental America, 1800-1867","publisher":"Yale University Press","publisher-place":"New Haven","number-of-pages":"656","edition":"Revised edition","source":"Amazon","event-place":"New Haven","abstract":"When Volume 1 of Donald Meinig's sweeping history of America was published, reviewers called it \"a masterpiece in the best and old sense of the word\" (Alfred W. Crosby, Southwestern Historical Quarterly), \"a standard work in its field\" (William Cronon, New York Times Book Review), and \"one of the classic amalgamations of geography and history in the current literature\" (Kenneth C. Martis, Journal of American History). In this new volume, the second in a projected four-volume series, D. W. Meinig again provides a fresh interpretation of the American past, bringing his special geographical perspective to the years between 1800 and 1867, the period when the nation experienced a dramatic expansion in territory, population, economy, and political tension that culminated in the Civil War. As in his first volume, Atlantic America, Meinig assesses the characteristics of regions and political territories and the relations among them, examining the dual roles played by geopolitics and ethnoculture in the shaping of the United States.  Meinig emphasizes the flux, uncertainty, and unpredictability of the expansion into continental America, showing how a multitude of individuals confronted complex and problematic issues. He discusses, for example, Jefferson's options regarding the Louisiana Purchase and the effects of his decisions on the Louisianians, and later controversies about U.S. pressures on Mexico and Cuba. He carefully traces the expansion of distinct regional societies and the social and geographical repositioning of various peoples (Indians, African-Americans, and subgroups of each). He describes and assesses the emerging patterns of cities, waterways, roads, railways, and attempts at national planning. And he presents the geopolitical alternatives considered in dealing with initial secessions, and the ragged tearing apart of the nation in 1861. Throughout, Meinig places the United States in its broader North American context, focusing on its relations with Canada, Mexico, and the West Indies.  Richly illustrated with maps, plans, and scenes, many of which were specially prepared for the book, Continental America is at once an invaluable complement to and a penetrating critique of more ordinary American histories.","ISBN":"978-0-300-06290-8","shortTitle":"The Shaping of America","language":"English","author":[{"family":"Meinig","given":"D. W."}],"issued":{"date-parts":[["1995",2,22]]}}}],"schema":"https://github.com/citation-style-language/schema/raw/master/csl-citation.json"} </w:instrText>
      </w:r>
      <w:r>
        <w:fldChar w:fldCharType="separate"/>
      </w:r>
      <w:r w:rsidRPr="009D6F69">
        <w:rPr>
          <w:rFonts w:ascii="Cambria"/>
        </w:rPr>
        <w:t xml:space="preserve">D. W. Meinig, </w:t>
      </w:r>
      <w:r w:rsidRPr="009D6F69">
        <w:rPr>
          <w:rFonts w:ascii="Cambria"/>
          <w:i/>
          <w:iCs/>
        </w:rPr>
        <w:t>The Shaping of America: A Geographical Perspective on 500 Years of History, Vol. 2: Continental America, 1800-1867</w:t>
      </w:r>
      <w:r w:rsidRPr="009D6F69">
        <w:rPr>
          <w:rFonts w:ascii="Cambria"/>
        </w:rPr>
        <w:t xml:space="preserve"> (New Haven: Yale University Press, 1995).</w:t>
      </w:r>
      <w:r>
        <w:fldChar w:fldCharType="end"/>
      </w:r>
    </w:p>
    <w:p w14:paraId="6E96E7E3" w14:textId="77777777" w:rsidR="004A629B" w:rsidRDefault="004A629B" w:rsidP="004A629B">
      <w:pPr>
        <w:pStyle w:val="ListParagraph"/>
        <w:numPr>
          <w:ilvl w:val="1"/>
          <w:numId w:val="23"/>
        </w:numPr>
      </w:pPr>
      <w:r>
        <w:t>chapter 1 (“Filling in the Framework: Migration Westward”), chapter 2 (“Occupying New Ground: Colonization, America Style”), and/or chapter 8 (“Making New Pathways: Waterways, Roads, and Trails”)</w:t>
      </w:r>
    </w:p>
    <w:p w14:paraId="2E4ADD9C" w14:textId="77777777" w:rsidR="004A629B" w:rsidRDefault="004A629B" w:rsidP="004A629B"/>
    <w:p w14:paraId="0924841D" w14:textId="77777777" w:rsidR="004A629B" w:rsidRDefault="004A629B" w:rsidP="004A629B">
      <w:pPr>
        <w:pStyle w:val="Heading2"/>
        <w:rPr>
          <w:u w:val="single"/>
        </w:rPr>
      </w:pPr>
      <w:r>
        <w:rPr>
          <w:u w:val="single"/>
        </w:rPr>
        <w:lastRenderedPageBreak/>
        <w:t xml:space="preserve">Week 2—historical </w:t>
      </w:r>
      <w:r w:rsidRPr="004A629B">
        <w:rPr>
          <w:u w:val="single"/>
        </w:rPr>
        <w:t>sources</w:t>
      </w:r>
      <w:r>
        <w:rPr>
          <w:u w:val="single"/>
        </w:rPr>
        <w:t xml:space="preserve"> and historic trails</w:t>
      </w:r>
    </w:p>
    <w:p w14:paraId="58ED093A" w14:textId="77777777" w:rsidR="004A629B" w:rsidRDefault="004A629B" w:rsidP="004A629B">
      <w:pPr>
        <w:pStyle w:val="Heading3"/>
      </w:pPr>
      <w:r w:rsidRPr="005F274B">
        <w:t>Monday: firsthand accounts</w:t>
      </w:r>
    </w:p>
    <w:p w14:paraId="1887D4DB" w14:textId="77777777" w:rsidR="004A629B" w:rsidRDefault="004A629B" w:rsidP="004A629B">
      <w:pPr>
        <w:pStyle w:val="ListParagraph"/>
        <w:numPr>
          <w:ilvl w:val="0"/>
          <w:numId w:val="29"/>
        </w:numPr>
      </w:pPr>
      <w:r>
        <w:fldChar w:fldCharType="begin"/>
      </w:r>
      <w:r>
        <w:instrText xml:space="preserve"> ADDIN ZOTERO_ITEM CSL_CITATION {"citationID":"EDUNSWX3","properties":{"formattedCitation":"{\\rtf Lewis H. Garrard and A. B. Gutherie Jr, {\\i{}Wah-to-Yah and the Taos Trail} (Norman: University of Oklahoma Press, 1972).}","plainCitation":"Lewis H. Garrard and A. B. Gutherie Jr, Wah-to-Yah and the Taos Trail (Norman: University of Oklahoma Press, 1972)."},"citationItems":[{"id":2353,"uris":["http://zotero.org/groups/1849015/items/KIB6KWNB"],"uri":["http://zotero.org/groups/1849015/items/KIB6KWNB"],"itemData":{"id":2353,"type":"book","title":"Wah-to-yah and the Taos Trail","publisher":"University of Oklahoma Press","publisher-place":"Norman","number-of-pages":"298","source":"Amazon","event-place":"Norman","ISBN":"978-0-8061-1016-5","language":"English","author":[{"family":"Garrard","given":"Lewis H."},{"family":"Jr","given":"A. B. Gutherie"}],"issued":{"date-parts":[["1972",6,15]]}}}],"schema":"https://github.com/citation-style-language/schema/raw/master/csl-citation.json"} </w:instrText>
      </w:r>
      <w:r>
        <w:fldChar w:fldCharType="separate"/>
      </w:r>
      <w:r w:rsidRPr="00D50529">
        <w:rPr>
          <w:rFonts w:ascii="Cambria"/>
        </w:rPr>
        <w:t>Lewis H. Garrard and A. B. Gutherie Jr</w:t>
      </w:r>
      <w:r>
        <w:rPr>
          <w:rFonts w:ascii="Cambria"/>
        </w:rPr>
        <w:t>.</w:t>
      </w:r>
      <w:r w:rsidRPr="00D50529">
        <w:rPr>
          <w:rFonts w:ascii="Cambria"/>
        </w:rPr>
        <w:t xml:space="preserve">, </w:t>
      </w:r>
      <w:r w:rsidRPr="00D50529">
        <w:rPr>
          <w:rFonts w:ascii="Cambria"/>
          <w:i/>
          <w:iCs/>
        </w:rPr>
        <w:t>Wah-to-Yah and the Taos Trail</w:t>
      </w:r>
      <w:r w:rsidRPr="00D50529">
        <w:rPr>
          <w:rFonts w:ascii="Cambria"/>
        </w:rPr>
        <w:t xml:space="preserve"> (Norman: University of Oklahoma Press, 1972).</w:t>
      </w:r>
      <w:r>
        <w:fldChar w:fldCharType="end"/>
      </w:r>
    </w:p>
    <w:p w14:paraId="2DFDA6C8" w14:textId="77777777" w:rsidR="004A629B" w:rsidRDefault="004A629B" w:rsidP="004A629B">
      <w:pPr>
        <w:pStyle w:val="ListParagraph"/>
        <w:numPr>
          <w:ilvl w:val="0"/>
          <w:numId w:val="29"/>
        </w:numPr>
      </w:pPr>
      <w:r>
        <w:fldChar w:fldCharType="begin"/>
      </w:r>
      <w:r>
        <w:instrText xml:space="preserve"> ADDIN ZOTERO_ITEM CSL_CITATION {"citationID":"QNmFCQEa","properties":{"formattedCitation":"{\\rtf Thomas Bullock and Will Bagley, {\\i{}The Pioneer Camp of the Saints: The 1846 and 1847 Mormon Trail Journals of Thomas Bullock} (Logan, Utah\\uc0\\u8239{}: Utah State University Press, 2001., 2001).}","plainCitation":"Thomas Bullock and Will Bagley, The Pioneer Camp of the Saints: The 1846 and 1847 Mormon Trail Journals of Thomas Bullock (Logan, Utah : Utah State University Press, 2001., 2001)."},"citationItems":[{"id":2208,"uris":["http://zotero.org/groups/1849015/items/KIEU5725"],"uri":["http://zotero.org/groups/1849015/items/KIEU5725"],"itemData":{"id":2208,"type":"book","title":"The Pioneer Camp of the Saints: the 1846 and 1847 Mormon Trail Journals of Thomas Bullock","publisher":"Logan, Utah : Utah State University Press, 2001.","source":"EBSCOhost","archive_location":"Center for Southwest Research Books - Library Use Only BX8695 B84 A3 2001","abstract":"Summary: The official journal of the Brigham Young pioneer company written by Thomas Bullock, the Mormon pioneer who was responsible for a large portion of the documentary record of the LDS church in the mid-nineteenth century.","ISBN":"978-0-87421-418-5","shortTitle":"The pioneer camp of the saints","author":[{"family":"Bullock","given":"Thomas"},{"family":"Bagley","given":"Will"}],"issued":{"date-parts":[["2001"]]}}}],"schema":"https://github.com/citation-style-language/schema/raw/master/csl-citation.json"} </w:instrText>
      </w:r>
      <w:r>
        <w:fldChar w:fldCharType="separate"/>
      </w:r>
      <w:r w:rsidRPr="00D50529">
        <w:rPr>
          <w:rFonts w:ascii="Cambria"/>
        </w:rPr>
        <w:t xml:space="preserve">Thomas Bullock and Will Bagley, </w:t>
      </w:r>
      <w:r w:rsidRPr="00D50529">
        <w:rPr>
          <w:rFonts w:ascii="Cambria"/>
          <w:i/>
          <w:iCs/>
        </w:rPr>
        <w:t>The Pioneer Camp of the Saints: The 1846 and 1847 Mormon Trail Journals of Thomas Bullock</w:t>
      </w:r>
      <w:r>
        <w:rPr>
          <w:rFonts w:ascii="Cambria"/>
        </w:rPr>
        <w:t xml:space="preserve"> (Logan</w:t>
      </w:r>
      <w:r w:rsidRPr="00D50529">
        <w:rPr>
          <w:rFonts w:ascii="Cambria"/>
        </w:rPr>
        <w:t> : Utah State University Press, 2001).</w:t>
      </w:r>
      <w:r>
        <w:fldChar w:fldCharType="end"/>
      </w:r>
    </w:p>
    <w:p w14:paraId="76F41C99" w14:textId="77777777" w:rsidR="004A629B" w:rsidRDefault="004A629B" w:rsidP="004A629B">
      <w:pPr>
        <w:pStyle w:val="ListParagraph"/>
        <w:numPr>
          <w:ilvl w:val="0"/>
          <w:numId w:val="29"/>
        </w:numPr>
      </w:pPr>
      <w:r>
        <w:fldChar w:fldCharType="begin"/>
      </w:r>
      <w:r>
        <w:instrText xml:space="preserve"> ADDIN ZOTERO_ITEM CSL_CITATION {"citationID":"W3CAKnIv","properties":{"formattedCitation":"{\\rtf Francis Parkman, {\\i{}The Oregon Trail\\uc0\\u8239{}: Adventures on the Prairie in the 1840\\uc0\\u8217{}s}, reprint (Santa Barbara\\uc0\\u8239{}: Narrative Press, 2001., 2001).}","plainCitation":"Francis Parkman, The Oregon Trail : Adventures on the Prairie in the 1840’s, reprint (Santa Barbara : Narrative Press, 2001., 2001)."},"citationItems":[{"id":2199,"uris":["http://zotero.org/groups/1849015/items/6EWF5T9Q"],"uri":["http://zotero.org/groups/1849015/items/6EWF5T9Q"],"itemData":{"id":2199,"type":"book","title":"The Oregon Trail : Adventures on the Prairie in the 1840's","publisher":"Santa Barbara : Narrative Press, 2001.","edition":"reprint","source":"EBSCOhost","ISBN":"978-1-58976-081-3","shortTitle":"The Oregon Trail","author":[{"family":"Parkman","given":"Francis"}],"issued":{"date-parts":[["2001"]]}}}],"schema":"https://github.com/citation-style-language/schema/raw/master/csl-citation.json"} </w:instrText>
      </w:r>
      <w:r>
        <w:fldChar w:fldCharType="separate"/>
      </w:r>
      <w:r w:rsidRPr="00D50529">
        <w:rPr>
          <w:rFonts w:ascii="Cambria"/>
        </w:rPr>
        <w:t xml:space="preserve">Francis Parkman, </w:t>
      </w:r>
      <w:r w:rsidRPr="00D50529">
        <w:rPr>
          <w:rFonts w:ascii="Cambria"/>
          <w:i/>
          <w:iCs/>
        </w:rPr>
        <w:t>The Oregon Trail : Adventures on the Prairie in the 1840’s</w:t>
      </w:r>
      <w:r w:rsidRPr="00D50529">
        <w:rPr>
          <w:rFonts w:ascii="Cambria"/>
        </w:rPr>
        <w:t xml:space="preserve"> (Santa Barbara</w:t>
      </w:r>
      <w:r>
        <w:rPr>
          <w:rFonts w:ascii="Cambria"/>
        </w:rPr>
        <w:t>, Calif.</w:t>
      </w:r>
      <w:r w:rsidRPr="00D50529">
        <w:rPr>
          <w:rFonts w:ascii="Cambria"/>
        </w:rPr>
        <w:t> </w:t>
      </w:r>
      <w:r>
        <w:rPr>
          <w:rFonts w:ascii="Cambria"/>
        </w:rPr>
        <w:t xml:space="preserve">: Narrative Press, </w:t>
      </w:r>
      <w:r w:rsidRPr="00D50529">
        <w:rPr>
          <w:rFonts w:ascii="Cambria"/>
        </w:rPr>
        <w:t>2001).</w:t>
      </w:r>
      <w:r>
        <w:fldChar w:fldCharType="end"/>
      </w:r>
    </w:p>
    <w:p w14:paraId="0DFA0089" w14:textId="77777777" w:rsidR="004A629B" w:rsidRDefault="004A629B" w:rsidP="004A629B">
      <w:pPr>
        <w:pStyle w:val="ListParagraph"/>
        <w:numPr>
          <w:ilvl w:val="0"/>
          <w:numId w:val="29"/>
        </w:numPr>
      </w:pPr>
      <w:r>
        <w:fldChar w:fldCharType="begin"/>
      </w:r>
      <w:r>
        <w:instrText xml:space="preserve"> ADDIN ZOTERO_ITEM CSL_CITATION {"citationID":"AeS4slWm","properties":{"formattedCitation":"{\\rtf Josiah Gregg, {\\i{}Commerce of the Prairies\\uc0\\u8239{}: Or, the Journal of a Santa F\\uc0\\u233{} Trader, during Eight Expeditions across the Great Western Prairies, and a Residence of Nearly Nine Years in Northern Mexico} (New York\\uc0\\u8239{}: J. &amp; H.G. Langley, 1845., 1845).}","plainCitation":"Josiah Gregg, Commerce of the Prairies : Or, the Journal of a Santa Fé Trader, during Eight Expeditions across the Great Western Prairies, and a Residence of Nearly Nine Years in Northern Mexico (New York : J. &amp; H.G. Langley, 1845., 1845)."},"citationItems":[{"id":2335,"uris":["http://zotero.org/groups/1849015/items/J5MUKFTV"],"uri":["http://zotero.org/groups/1849015/items/J5MUKFTV"],"itemData":{"id":2335,"type":"book","title":"Commerce of the prairies : or, the Journal of a Santa Fé Trader, during eight expeditions across the great western prairies, and a residence of nearly nine years in Northern Mexico","publisher":"New York : J. &amp; H.G. Langley, 1845.","source":"EBSCOhost","archive_location":"Center for Southwest Research Books - Library Use Only 917.8 G861c 1845","abstract":"Summary: Josiah Gregg , a man of rare sensitivity and passionate scientific interest, for ten years engaged as a Santa Fe trader. His copious notes on the life and landscape of the American prairies and the Mexican Plateau were utilized in writing this book. It is written as a scrupulously accurate guidebook to the prairies and as an authoritative account of the early Santa Fe trade.","shortTitle":"Commerce of the prairies","author":[{"family":"Gregg","given":"Josiah"}],"issued":{"date-parts":[["1845"]]}}}],"schema":"https://github.com/citation-style-language/schema/raw/master/csl-citation.json"} </w:instrText>
      </w:r>
      <w:r>
        <w:fldChar w:fldCharType="separate"/>
      </w:r>
      <w:r w:rsidRPr="00894B89">
        <w:rPr>
          <w:rFonts w:ascii="Cambria"/>
        </w:rPr>
        <w:t xml:space="preserve">Josiah Gregg, </w:t>
      </w:r>
      <w:r w:rsidRPr="00894B89">
        <w:rPr>
          <w:rFonts w:ascii="Cambria"/>
          <w:i/>
          <w:iCs/>
        </w:rPr>
        <w:t>Commerce of the Prairies : Or, the Journal of a Santa Fé Trader, during Eight Expeditions across the Great Western Prairies, and a Residence of Nearly Nine Years in Northern Mexico</w:t>
      </w:r>
      <w:r w:rsidRPr="00894B89">
        <w:rPr>
          <w:rFonts w:ascii="Cambria"/>
        </w:rPr>
        <w:t xml:space="preserve"> (New York </w:t>
      </w:r>
      <w:r>
        <w:rPr>
          <w:rFonts w:ascii="Cambria"/>
        </w:rPr>
        <w:t>: J. &amp; H.G. Langley</w:t>
      </w:r>
      <w:r w:rsidRPr="00894B89">
        <w:rPr>
          <w:rFonts w:ascii="Cambria"/>
        </w:rPr>
        <w:t>, 1845).</w:t>
      </w:r>
      <w:r>
        <w:fldChar w:fldCharType="end"/>
      </w:r>
    </w:p>
    <w:p w14:paraId="4AF3516C" w14:textId="77777777" w:rsidR="004A629B" w:rsidRDefault="004A629B" w:rsidP="004A629B">
      <w:pPr>
        <w:pStyle w:val="Heading3"/>
      </w:pPr>
      <w:r w:rsidRPr="005F274B">
        <w:t xml:space="preserve">Wednesday: problems of </w:t>
      </w:r>
      <w:r w:rsidRPr="004A629B">
        <w:t>interpretation</w:t>
      </w:r>
    </w:p>
    <w:p w14:paraId="73878B46" w14:textId="77777777" w:rsidR="004A629B" w:rsidRDefault="004A629B" w:rsidP="004A629B">
      <w:pPr>
        <w:pStyle w:val="ListParagraph"/>
        <w:numPr>
          <w:ilvl w:val="0"/>
          <w:numId w:val="30"/>
        </w:numPr>
      </w:pPr>
      <w:r>
        <w:fldChar w:fldCharType="begin"/>
      </w:r>
      <w:r>
        <w:instrText xml:space="preserve"> ADDIN ZOTERO_ITEM CSL_CITATION {"citationID":"9kCbuxTu","properties":{"formattedCitation":"{\\rtf Robin W. Winks, \\uc0\\u8220{}A Public Historiography,\\uc0\\u8221{} {\\i{}The Public Historian} 14, no. 3 (1992): 93\\uc0\\u8211{}105, https://doi.org/10.2307/3378234.}","plainCitation":"Robin W. Winks, “A Public Historiography,” The Public Historian 14, no. 3 (1992): 93–105, https://doi.org/10.2307/3378234."},"citationItems":[{"id":2264,"uris":["http://zotero.org/groups/1849015/items/9IM2PE4J"],"uri":["http://zotero.org/groups/1849015/items/9IM2PE4J"],"itemData":{"id":2264,"type":"article-journal","title":"A Public Historiography","container-title":"The Public Historian","page":"93-105","volume":"14","issue":"3","source":"JSTOR","DOI":"10.2307/3378234","ISSN":"0272-3433","author":[{"family":"Winks","given":"Robin W."}],"issued":{"date-parts":[["1992"]]}}}],"schema":"https://github.com/citation-style-language/schema/raw/master/csl-citation.json"} </w:instrText>
      </w:r>
      <w:r>
        <w:fldChar w:fldCharType="separate"/>
      </w:r>
      <w:r w:rsidRPr="00AD7836">
        <w:rPr>
          <w:rFonts w:ascii="Cambria"/>
        </w:rPr>
        <w:t xml:space="preserve">Robin W. Winks, “A Public Historiography,” </w:t>
      </w:r>
      <w:r w:rsidRPr="00AD7836">
        <w:rPr>
          <w:rFonts w:ascii="Cambria"/>
          <w:i/>
          <w:iCs/>
        </w:rPr>
        <w:t>The Public Historian</w:t>
      </w:r>
      <w:r w:rsidRPr="00AD7836">
        <w:rPr>
          <w:rFonts w:ascii="Cambria"/>
        </w:rPr>
        <w:t xml:space="preserve"> 14, no. 3 (1992): 93–105.</w:t>
      </w:r>
      <w:r>
        <w:fldChar w:fldCharType="end"/>
      </w:r>
      <w:r>
        <w:t>*</w:t>
      </w:r>
    </w:p>
    <w:p w14:paraId="31F703FA" w14:textId="77777777" w:rsidR="004A629B" w:rsidRPr="00AD7836" w:rsidRDefault="004A629B" w:rsidP="004A629B">
      <w:pPr>
        <w:pStyle w:val="ListParagraph"/>
        <w:numPr>
          <w:ilvl w:val="0"/>
          <w:numId w:val="30"/>
        </w:numPr>
        <w:rPr>
          <w:rStyle w:val="FootnoteReference"/>
        </w:rPr>
      </w:pPr>
      <w:r>
        <w:rPr>
          <w:rStyle w:val="FootnoteReference"/>
        </w:rPr>
        <w:t xml:space="preserve"> </w:t>
      </w:r>
      <w:r>
        <w:fldChar w:fldCharType="begin"/>
      </w:r>
      <w:r>
        <w:instrText xml:space="preserve"> ADDIN ZOTERO_ITEM CSL_CITATION {"citationID":"XrAq6ANz","properties":{"formattedCitation":"{\\rtf Douglas W. Dodd and Peter J. Edwards, \\uc0\\u8220{}Getting History out of a Rut: Public Agencies Interpret Oregon\\uc0\\u8217{}s Oregon Trail,\\uc0\\u8221{} {\\i{}The Public Historian} 16, no. 1 (1994): 45\\uc0\\u8211{}50, https://doi.org/10.2307/3378581.}","plainCitation":"Douglas W. Dodd and Peter J. Edwards, “Getting History out of a Rut: Public Agencies Interpret Oregon’s Oregon Trail,” The Public Historian 16, no. 1 (1994): 45–50, https://doi.org/10.2307/3378581."},"citationItems":[{"id":2261,"uris":["http://zotero.org/groups/1849015/items/GIXJWMHW"],"uri":["http://zotero.org/groups/1849015/items/GIXJWMHW"],"itemData":{"id":2261,"type":"article-journal","title":"Getting History out of a Rut: Public Agencies Interpret Oregon's Oregon Trail","container-title":"The Public Historian","page":"45-50","volume":"16","issue":"1","source":"JSTOR","DOI":"10.2307/3378581","ISSN":"0272-3433","shortTitle":"Getting History out of a Rut","author":[{"family":"Dodd","given":"Douglas W."},{"family":"Edwards","given":"Peter J."}],"issued":{"date-parts":[["1994"]]}}}],"schema":"https://github.com/citation-style-language/schema/raw/master/csl-citation.json"} </w:instrText>
      </w:r>
      <w:r>
        <w:fldChar w:fldCharType="separate"/>
      </w:r>
      <w:r w:rsidRPr="00AD7836">
        <w:rPr>
          <w:rFonts w:ascii="Cambria"/>
        </w:rPr>
        <w:t xml:space="preserve">Douglas W. Dodd and Peter J. Edwards, “Getting History out of a Rut: Public Agencies Interpret Oregon’s Oregon Trail,” </w:t>
      </w:r>
      <w:r w:rsidRPr="00AD7836">
        <w:rPr>
          <w:rFonts w:ascii="Cambria"/>
          <w:i/>
          <w:iCs/>
        </w:rPr>
        <w:t>The Public Historian</w:t>
      </w:r>
      <w:r w:rsidRPr="00AD7836">
        <w:rPr>
          <w:rFonts w:ascii="Cambria"/>
        </w:rPr>
        <w:t xml:space="preserve"> 16, no. 1 (1994): 45–50.</w:t>
      </w:r>
      <w:r>
        <w:fldChar w:fldCharType="end"/>
      </w:r>
    </w:p>
    <w:p w14:paraId="6C6057EC" w14:textId="77777777" w:rsidR="004A629B" w:rsidRPr="00AD7836" w:rsidRDefault="004A629B" w:rsidP="004A629B">
      <w:pPr>
        <w:pStyle w:val="ListParagraph"/>
        <w:numPr>
          <w:ilvl w:val="0"/>
          <w:numId w:val="30"/>
        </w:numPr>
        <w:rPr>
          <w:rStyle w:val="FootnoteReference"/>
        </w:rPr>
      </w:pPr>
      <w:r>
        <w:fldChar w:fldCharType="begin"/>
      </w:r>
      <w:r>
        <w:instrText xml:space="preserve"> ADDIN ZOTERO_ITEM CSL_CITATION {"citationID":"LKoprNua","properties":{"formattedCitation":"{\\rtf Jackson B. Miller, \\uc0\\u8220{}Coyote\\uc0\\u8217{}s Tale on the Old Oregon Trail: Challenging Cultural Memory through Narrative at the Tam\\uc0\\u225{}stslikt Cultural Institute,\\uc0\\u8221{} {\\i{}Text &amp; Performance Quarterly} 25, no. 3 (July 2005): 220\\uc0\\u8211{}38, https://doi.org/10.1080/10462930500271786.}","plainCitation":"Jackson B. Miller, “Coyote’s Tale on the Old Oregon Trail: Challenging Cultural Memory through Narrative at the Tamástslikt Cultural Institute,” Text &amp; Performance Quarterly 25, no. 3 (July 2005): 220–38, https://doi.org/10.1080/10462930500271786."},"citationItems":[{"id":2307,"uris":["http://zotero.org/groups/1849015/items/JFD3ZB7H"],"uri":["http://zotero.org/groups/1849015/items/JFD3ZB7H"],"itemData":{"id":2307,"type":"article-journal","title":"Coyote's Tale on the Old Oregon Trail: Challenging Cultural Memory through Narrative at the Tamástslikt Cultural Institute","container-title":"Text &amp; Performance Quarterly","page":"220-238","volume":"25","issue":"3","source":"EBSCOhost","abstract":"This essay examines the oppositional narratives presented in a Native American museum in order to explore the efficacy of narrative as both a strategy for resistance to hegemonic narratives of the settling of the West and a medium for sharing culture. The positioning of the museum visitor as coparticipant in the museum's narratives is also considered, with a particular focus on the relationships among narrator, story, and audience. Finally, the narrative of tribal life presented in the museum is evaluated for its potential as a vehicle for both cultural change and continuity.","DOI":"10.1080/10462930500271786","ISSN":"10462937","shortTitle":"Coyote's Tale on the Old Oregon Trail","journalAbbreviation":"Text &amp; Performance Quarterly","author":[{"family":"Miller","given":"Jackson B."}],"issued":{"date-parts":[["2005",7]]}}}],"schema":"https://github.com/citation-style-language/schema/raw/master/csl-citation.json"} </w:instrText>
      </w:r>
      <w:r>
        <w:fldChar w:fldCharType="separate"/>
      </w:r>
      <w:r w:rsidRPr="00AD7836">
        <w:rPr>
          <w:rFonts w:ascii="Cambria"/>
        </w:rPr>
        <w:t xml:space="preserve">Jackson B. Miller, “Coyote’s Tale on the Old Oregon Trail: Challenging Cultural Memory through Narrative at the Tamástslikt Cultural Institute,” </w:t>
      </w:r>
      <w:r w:rsidRPr="00AD7836">
        <w:rPr>
          <w:rFonts w:ascii="Cambria"/>
          <w:i/>
          <w:iCs/>
        </w:rPr>
        <w:t>Text &amp; Performance Quarterly</w:t>
      </w:r>
      <w:r w:rsidRPr="00AD7836">
        <w:rPr>
          <w:rFonts w:ascii="Cambria"/>
        </w:rPr>
        <w:t xml:space="preserve"> 25, no. 3 (July 2005): 220–</w:t>
      </w:r>
      <w:r>
        <w:rPr>
          <w:rFonts w:ascii="Cambria"/>
        </w:rPr>
        <w:t>38</w:t>
      </w:r>
      <w:r w:rsidRPr="00AD7836">
        <w:rPr>
          <w:rFonts w:ascii="Cambria"/>
        </w:rPr>
        <w:t>.</w:t>
      </w:r>
      <w:r>
        <w:fldChar w:fldCharType="end"/>
      </w:r>
    </w:p>
    <w:p w14:paraId="4719EB3A" w14:textId="77777777" w:rsidR="004A629B" w:rsidRDefault="004A629B" w:rsidP="004A629B">
      <w:pPr>
        <w:pStyle w:val="ListParagraph"/>
        <w:numPr>
          <w:ilvl w:val="0"/>
          <w:numId w:val="30"/>
        </w:numPr>
      </w:pPr>
      <w:r>
        <w:fldChar w:fldCharType="begin"/>
      </w:r>
      <w:r>
        <w:instrText xml:space="preserve"> ADDIN ZOTERO_ITEM CSL_CITATION {"citationID":"8LBmtDtt","properties":{"formattedCitation":"{\\rtf Gregory E. Smoak, \\uc0\\u8220{}Beyond the Academy: Making the New Western History Matter in Local Communities,\\uc0\\u8221{} {\\i{}The Public Historian} 31, no. 4 (2009): 85\\uc0\\u8211{}89, https://doi.org/10.1525/tph.2009.31.4.85.}","plainCitation":"Gregory E. Smoak, “Beyond the Academy: Making the New Western History Matter in Local Communities,” The Public Historian 31, no. 4 (2009): 85–89, https://doi.org/10.1525/tph.2009.31.4.85."},"citationItems":[{"id":2258,"uris":["http://zotero.org/groups/1849015/items/8GBAJIQK"],"uri":["http://zotero.org/groups/1849015/items/8GBAJIQK"],"itemData":{"id":2258,"type":"article-journal","title":"Beyond the Academy: Making the New Western History Matter in Local Communities","container-title":"The Public Historian","page":"85-89","volume":"31","issue":"4","source":"JSTOR","abstract":"Abstract Since its emergence in the mid-1980s, the “new western history” has become a standard approach for interpreting the region's past and has influenced the practice of public history in important ways. This essay summarizes the concerns and assumptions of the new western historians and then assesses the impact of their scholarship on public history. Of particular concern is its effect on community museums in the West. Two case studies from museums in Colorado are presented. Finally, the author argues that the spirit of community engagement evinced by some of its leading practitioners has been an important, if less visible, impact of the new western history.","DOI":"10.1525/tph.2009.31.4.85","ISSN":"0272-3433","shortTitle":"Beyond the Academy","author":[{"family":"Smoak","given":"Gregory E."}],"issued":{"date-parts":[["2009"]]}}}],"schema":"https://github.com/citation-style-language/schema/raw/master/csl-citation.json"} </w:instrText>
      </w:r>
      <w:r>
        <w:fldChar w:fldCharType="separate"/>
      </w:r>
      <w:r w:rsidRPr="00AD7836">
        <w:rPr>
          <w:rFonts w:ascii="Cambria"/>
        </w:rPr>
        <w:t xml:space="preserve">Gregory E. Smoak, “Beyond the Academy: Making the New Western History Matter in Local Communities,” </w:t>
      </w:r>
      <w:r w:rsidRPr="00AD7836">
        <w:rPr>
          <w:rFonts w:ascii="Cambria"/>
          <w:i/>
          <w:iCs/>
        </w:rPr>
        <w:t>The Public Historian</w:t>
      </w:r>
      <w:r w:rsidRPr="00AD7836">
        <w:rPr>
          <w:rFonts w:ascii="Cambria"/>
        </w:rPr>
        <w:t xml:space="preserve"> 31, no. 4 (2009): 85–89.</w:t>
      </w:r>
      <w:r>
        <w:fldChar w:fldCharType="end"/>
      </w:r>
    </w:p>
    <w:p w14:paraId="4861D887" w14:textId="77777777" w:rsidR="004A629B" w:rsidRDefault="004A629B" w:rsidP="004A629B">
      <w:pPr>
        <w:pStyle w:val="ListParagraph"/>
        <w:numPr>
          <w:ilvl w:val="0"/>
          <w:numId w:val="30"/>
        </w:numPr>
      </w:pPr>
      <w:r>
        <w:fldChar w:fldCharType="begin"/>
      </w:r>
      <w:r>
        <w:instrText xml:space="preserve"> ADDIN ZOTERO_ITEM CSL_CITATION {"citationID":"SGEWowp2","properties":{"formattedCitation":"{\\rtf Bill Bigelow, \\uc0\\u8220{}On the Road to Cultural Bias: A Critique of The Oregon Trail CD-ROM,\\uc0\\u8221{} {\\i{}Language Arts} 74, no. 2 (1997): 84\\uc0\\u8211{}93.}","plainCitation":"Bill Bigelow, “On the Road to Cultural Bias: A Critique of The Oregon Trail CD-ROM,” Language Arts 74, no. 2 (1997): 84–93."},"citationItems":[{"id":2304,"uris":["http://zotero.org/groups/1849015/items/AEHVK9XQ"],"uri":["http://zotero.org/groups/1849015/items/AEHVK9XQ"],"itemData":{"id":2304,"type":"article-journal","title":"On the Road to Cultural Bias: A Critique of The Oregon Trail CD-ROM","container-title":"Language Arts","page":"84-93","volume":"74","issue":"2","source":"JSTOR","ISSN":"0360-9170","shortTitle":"On the Road to Cultural Bias","author":[{"family":"Bigelow","given":"Bill"}],"issued":{"date-parts":[["1997"]]}}}],"schema":"https://github.com/citation-style-language/schema/raw/master/csl-citation.json"} </w:instrText>
      </w:r>
      <w:r>
        <w:fldChar w:fldCharType="separate"/>
      </w:r>
      <w:r w:rsidRPr="00AD7836">
        <w:rPr>
          <w:rFonts w:ascii="Cambria"/>
        </w:rPr>
        <w:t xml:space="preserve">Bill Bigelow, “On the Road to Cultural Bias: A Critique of The Oregon Trail CD-ROM,” </w:t>
      </w:r>
      <w:r w:rsidRPr="00AD7836">
        <w:rPr>
          <w:rFonts w:ascii="Cambria"/>
          <w:i/>
          <w:iCs/>
        </w:rPr>
        <w:t>Language Arts</w:t>
      </w:r>
      <w:r w:rsidRPr="00AD7836">
        <w:rPr>
          <w:rFonts w:ascii="Cambria"/>
        </w:rPr>
        <w:t xml:space="preserve"> 74, no. 2 (1997): 84–93.</w:t>
      </w:r>
      <w:r>
        <w:fldChar w:fldCharType="end"/>
      </w:r>
      <w:r>
        <w:t>*</w:t>
      </w:r>
    </w:p>
    <w:p w14:paraId="6CBC7F51" w14:textId="77777777" w:rsidR="004A629B" w:rsidRDefault="004A629B" w:rsidP="004A629B"/>
    <w:p w14:paraId="166D432F" w14:textId="77777777" w:rsidR="004A629B" w:rsidRDefault="004A629B" w:rsidP="004A629B"/>
    <w:p w14:paraId="78B7262E" w14:textId="77777777" w:rsidR="004A629B" w:rsidRPr="003B6150" w:rsidRDefault="004A629B" w:rsidP="004A629B">
      <w:pPr>
        <w:pStyle w:val="Heading2"/>
      </w:pPr>
      <w:r>
        <w:t>Week 3</w:t>
      </w:r>
      <w:r w:rsidRPr="003B6150">
        <w:t>—what exactly is a trail?</w:t>
      </w:r>
    </w:p>
    <w:p w14:paraId="2540B730" w14:textId="77777777" w:rsidR="004A629B" w:rsidRDefault="004A629B" w:rsidP="004A629B">
      <w:pPr>
        <w:pStyle w:val="Heading3"/>
      </w:pPr>
      <w:r>
        <w:t>Monday: the bureaucratic perspective</w:t>
      </w:r>
    </w:p>
    <w:p w14:paraId="3EC0654F" w14:textId="77777777" w:rsidR="004A629B" w:rsidRDefault="004A629B" w:rsidP="004A629B">
      <w:pPr>
        <w:pStyle w:val="ListParagraph"/>
        <w:numPr>
          <w:ilvl w:val="0"/>
          <w:numId w:val="21"/>
        </w:numPr>
      </w:pPr>
      <w:r>
        <w:fldChar w:fldCharType="begin"/>
      </w:r>
      <w:r>
        <w:instrText xml:space="preserve"> ADDIN ZOTERO_ITEM CSL_CITATION {"citationID":"HqF64fAW","properties":{"formattedCitation":"{\\rtf Oregon State Historic Preservation Office, \\uc0\\u8220{}Guidance for Recording and Evaluating Linear Cultural Resources\\uc0\\u8221{} (Oregon Parks and Recreation Department, 2013), http://www.oregon.gov/oprd/HCD/SHPO/docs/ORLinearResourcesGuidancev2.pdf.}","plainCitation":"Oregon State Historic Preservation Office, “Guidance for Recording and Evaluating Linear Cultural Resources” (Oregon Parks and Recreation Department, 2013), http://www.oregon.gov/oprd/HCD/SHPO/docs/ORLinearResourcesGuidancev2.pdf."},"citationItems":[{"id":715,"uris":["http://zotero.org/groups/1849015/items/W5B6DKTX"],"uri":["http://zotero.org/groups/1849015/items/W5B6DKTX"],"itemData":{"id":715,"type":"article","title":"Guidance for Recording and Evaluating Linear Cultural Resources","publisher":"Oregon Parks and Recreation Department","URL":"http://www.oregon.gov/oprd/HCD/SHPO/docs/ORLinearResourcesGuidancev2.pdf","author":[{"literal":"Oregon State Historic Preservation Office"}],"issued":{"date-parts":[["2013"]]},"accessed":{"date-parts":[["2017",10,11]]}}}],"schema":"https://github.com/citation-style-language/schema/raw/master/csl-citation.json"} </w:instrText>
      </w:r>
      <w:r>
        <w:fldChar w:fldCharType="separate"/>
      </w:r>
      <w:r w:rsidRPr="00D00E88">
        <w:rPr>
          <w:rFonts w:ascii="Cambria"/>
        </w:rPr>
        <w:t xml:space="preserve">Oregon State Historic Preservation Office, </w:t>
      </w:r>
      <w:hyperlink r:id="rId10" w:history="1">
        <w:r w:rsidRPr="00D00E88">
          <w:rPr>
            <w:rStyle w:val="Hyperlink"/>
            <w:rFonts w:ascii="Cambria"/>
          </w:rPr>
          <w:t>“Guidance for Recording and Evaluating Linear Cultural Resources”</w:t>
        </w:r>
      </w:hyperlink>
      <w:r w:rsidRPr="00D00E88">
        <w:rPr>
          <w:rFonts w:ascii="Cambria"/>
        </w:rPr>
        <w:t xml:space="preserve"> (Oregon Parks a</w:t>
      </w:r>
      <w:r>
        <w:rPr>
          <w:rFonts w:ascii="Cambria"/>
        </w:rPr>
        <w:t>nd Recreation Department, 2013)</w:t>
      </w:r>
      <w:r w:rsidRPr="00D00E88">
        <w:rPr>
          <w:rFonts w:ascii="Cambria"/>
        </w:rPr>
        <w:t>.</w:t>
      </w:r>
      <w:r>
        <w:fldChar w:fldCharType="end"/>
      </w:r>
    </w:p>
    <w:p w14:paraId="75FB5C5D" w14:textId="77777777" w:rsidR="004A629B" w:rsidRDefault="004A629B" w:rsidP="004A629B">
      <w:pPr>
        <w:pStyle w:val="ListParagraph"/>
        <w:numPr>
          <w:ilvl w:val="0"/>
          <w:numId w:val="21"/>
        </w:numPr>
      </w:pPr>
      <w:r>
        <w:fldChar w:fldCharType="begin"/>
      </w:r>
      <w:r>
        <w:instrText xml:space="preserve"> ADDIN ZOTERO_ITEM CSL_CITATION {"citationID":"pH81ZBgR","properties":{"formattedCitation":"{\\rtf Gabriel Sovulewski, \\uc0\\u8220{}Gabriel Sovulewski\\uc0\\u8217{}s Observations on Trails in National Parks, October 1936,\\uc0\\u8221{} accessed October 19, 2017, https://www.nps.gov/orgs/1804/upload/NPS-YOSE-GabrielSovulewskiTrailsReviewMemo_Oct1936.pdf.}","plainCitation":"Gabriel Sovulewski, “Gabriel Sovulewski’s Observations on Trails in National Parks, October 1936,” accessed October 19, 2017, https://www.nps.gov/orgs/1804/upload/NPS-YOSE-GabrielSovulewskiTrailsReviewMemo_Oct1936.pdf."},"citationItems":[{"id":731,"uris":["http://zotero.org/groups/1849015/items/CUPWTEK7"],"uri":["http://zotero.org/groups/1849015/items/CUPWTEK7"],"itemData":{"id":731,"type":"article","title":"Gabriel Sovulewski's observations on trails in national parks, October 1936","URL":"https://www.nps.gov/orgs/1804/upload/NPS-YOSE-GabrielSovulewskiTrailsReviewMemo_Oct1936.pdf","author":[{"family":"Sovulewski","given":"Gabriel"}],"accessed":{"date-parts":[["2017",10,19]]}}}],"schema":"https://github.com/citation-style-language/schema/raw/master/csl-citation.json"} </w:instrText>
      </w:r>
      <w:r>
        <w:fldChar w:fldCharType="separate"/>
      </w:r>
      <w:r w:rsidRPr="00D00E88">
        <w:rPr>
          <w:rFonts w:ascii="Cambria"/>
        </w:rPr>
        <w:t xml:space="preserve">Gabriel Sovulewski, </w:t>
      </w:r>
      <w:hyperlink r:id="rId11" w:history="1">
        <w:r w:rsidRPr="00D00E88">
          <w:rPr>
            <w:rStyle w:val="Hyperlink"/>
            <w:rFonts w:ascii="Cambria"/>
          </w:rPr>
          <w:t>“Observations on Trails in National Parks, October 1936”</w:t>
        </w:r>
      </w:hyperlink>
      <w:r>
        <w:rPr>
          <w:rFonts w:ascii="Cambria"/>
        </w:rPr>
        <w:t xml:space="preserve"> (National Park Service, 1936)</w:t>
      </w:r>
      <w:r w:rsidRPr="00D00E88">
        <w:rPr>
          <w:rFonts w:ascii="Cambria"/>
        </w:rPr>
        <w:t>.</w:t>
      </w:r>
      <w:r>
        <w:fldChar w:fldCharType="end"/>
      </w:r>
    </w:p>
    <w:p w14:paraId="471365BA" w14:textId="77777777" w:rsidR="004A629B" w:rsidRDefault="004A629B" w:rsidP="004A629B">
      <w:pPr>
        <w:pStyle w:val="ListParagraph"/>
        <w:numPr>
          <w:ilvl w:val="0"/>
          <w:numId w:val="21"/>
        </w:numPr>
      </w:pPr>
      <w:r>
        <w:fldChar w:fldCharType="begin"/>
      </w:r>
      <w:r>
        <w:instrText xml:space="preserve"> ADDIN ZOTERO_ITEM CSL_CITATION {"citationID":"Livp1Xs3","properties":{"formattedCitation":"{\\rtf Margie Coffin Brown, \\uc0\\u8220{}Landscape Lines 15: Historic Trails\\uc0\\u8221{} (National Park Service), accessed October 11, 2017, https://permanent.access.gpo.gov/gpo54009/Landscape_Lines_15.pdf.}","plainCitation":"Margie Coffin Brown, “Landscape Lines 15: Historic Trails” (National Park Service), accessed October 11, 2017, https://permanent.access.gpo.gov/gpo54009/Landscape_Lines_15.pdf.","dontUpdate":true},"citationItems":[{"id":716,"uris":["http://zotero.org/groups/1849015/items/8MV2SR2W"],"uri":["http://zotero.org/groups/1849015/items/8MV2SR2W"],"itemData":{"id":716,"type":"article","title":"Landscape Lines 15: Historic Trails","publisher":"National Park Service","URL":"https://permanent.access.gpo.gov/gpo54009/Landscape_Lines_15.pdf","author":[{"family":"Brown","given":"Margie Coffin"}],"issued":{"literal":"n.d."},"accessed":{"date-parts":[["2017",10,11]]}}}],"schema":"https://github.com/citation-style-language/schema/raw/master/csl-citation.json"} </w:instrText>
      </w:r>
      <w:r>
        <w:fldChar w:fldCharType="separate"/>
      </w:r>
      <w:r w:rsidRPr="00D5798C">
        <w:rPr>
          <w:rFonts w:ascii="Cambria"/>
        </w:rPr>
        <w:t xml:space="preserve">Margie Coffin Brown, </w:t>
      </w:r>
      <w:hyperlink r:id="rId12" w:history="1">
        <w:r w:rsidRPr="00D5798C">
          <w:rPr>
            <w:rStyle w:val="Hyperlink"/>
            <w:rFonts w:ascii="Cambria"/>
          </w:rPr>
          <w:t>“Landscape Lines 15: Historic Trails”</w:t>
        </w:r>
      </w:hyperlink>
      <w:r>
        <w:rPr>
          <w:rFonts w:ascii="Cambria"/>
        </w:rPr>
        <w:t xml:space="preserve"> (National Park Service, n.d.)</w:t>
      </w:r>
      <w:r w:rsidRPr="00D5798C">
        <w:rPr>
          <w:rFonts w:ascii="Cambria"/>
        </w:rPr>
        <w:t>.</w:t>
      </w:r>
      <w:r>
        <w:fldChar w:fldCharType="end"/>
      </w:r>
    </w:p>
    <w:p w14:paraId="4E3279D8" w14:textId="77777777" w:rsidR="004A629B" w:rsidRDefault="004A629B" w:rsidP="004A629B">
      <w:pPr>
        <w:pStyle w:val="ListParagraph"/>
        <w:numPr>
          <w:ilvl w:val="0"/>
          <w:numId w:val="21"/>
        </w:numPr>
      </w:pPr>
      <w:r>
        <w:fldChar w:fldCharType="begin"/>
      </w:r>
      <w:r>
        <w:instrText xml:space="preserve"> ADDIN ZOTERO_ITEM CSL_CITATION {"citationID":"lndV7azV","properties":{"formattedCitation":"{\\rtf Guy E. Arhtur, \\uc0\\u8220{}Trail Construction\\uc0\\u8221{} (National Park Service, 1975), https://www.nps.gov/orgs/1804/upload/NPSTrailConstruction_1975.pdf.}","plainCitation":"Guy E. Arhtur, “Trail Construction” (National Park Service, 1975), https://www.nps.gov/orgs/1804/upload/NPSTrailConstruction_1975.pdf.","dontUpdate":true},"citationItems":[{"id":732,"uris":["http://zotero.org/groups/1849015/items/D7QDDEDZ"],"uri":["http://zotero.org/groups/1849015/items/D7QDDEDZ"],"itemData":{"id":732,"type":"article","title":"Trail Construction","publisher":"National Park Service","URL":"https://www.nps.gov/orgs/1804/upload/NPSTrailConstruction_1975.pdf","author":[{"family":"Arthur","given":"Guy E."}],"issued":{"date-parts":[["1975"]]},"accessed":{"date-parts":[["2017",10,19]]}}}],"schema":"https://github.com/citation-style-language/schema/raw/master/csl-citation.json"} </w:instrText>
      </w:r>
      <w:r>
        <w:fldChar w:fldCharType="separate"/>
      </w:r>
      <w:r>
        <w:rPr>
          <w:rFonts w:ascii="Cambria"/>
        </w:rPr>
        <w:t>Guy E. Arth</w:t>
      </w:r>
      <w:r w:rsidRPr="00D5798C">
        <w:rPr>
          <w:rFonts w:ascii="Cambria"/>
        </w:rPr>
        <w:t xml:space="preserve">ur, </w:t>
      </w:r>
      <w:hyperlink r:id="rId13" w:history="1">
        <w:r w:rsidRPr="00D5798C">
          <w:rPr>
            <w:rStyle w:val="Hyperlink"/>
            <w:rFonts w:ascii="Cambria"/>
          </w:rPr>
          <w:t>“Trail Construction”</w:t>
        </w:r>
      </w:hyperlink>
      <w:r>
        <w:rPr>
          <w:rFonts w:ascii="Cambria"/>
        </w:rPr>
        <w:t xml:space="preserve"> (National Park Service, 1975)</w:t>
      </w:r>
      <w:r w:rsidRPr="00D5798C">
        <w:rPr>
          <w:rFonts w:ascii="Cambria"/>
        </w:rPr>
        <w:t>.</w:t>
      </w:r>
      <w:r>
        <w:fldChar w:fldCharType="end"/>
      </w:r>
    </w:p>
    <w:p w14:paraId="0179352E" w14:textId="77777777" w:rsidR="004A629B" w:rsidRDefault="004A629B" w:rsidP="004A629B">
      <w:pPr>
        <w:pStyle w:val="ListParagraph"/>
        <w:numPr>
          <w:ilvl w:val="0"/>
          <w:numId w:val="21"/>
        </w:numPr>
      </w:pPr>
      <w:r>
        <w:fldChar w:fldCharType="begin"/>
      </w:r>
      <w:r>
        <w:instrText xml:space="preserve"> ADDIN ZOTERO_ITEM CSL_CITATION {"citationID":"JLEx57rU","properties":{"formattedCitation":"{\\rtf National Park Service, {\\i{}El Camino Real de Tierra Adentro, Texas--New Mexico: National Historic Trail Feasibility Study, Environmental Assessment} (Washington, D.C.: Department of the Interior, 1997).}","plainCitation":"National Park Service, El Camino Real de Tierra Adentro, Texas--New Mexico: National Historic Trail Feasibility Study, Environmental Assessment (Washington, D.C.: Department of the Interior, 1997)."},"citationItems":[{"id":2270,"uris":["http://zotero.org/groups/1849015/items/6A2WWZMD"],"uri":["http://zotero.org/groups/1849015/items/6A2WWZMD"],"itemData":{"id":2270,"type":"book","title":"El Camino Real de Tierra Adentro, Texas--New Mexico: National Historic Trail Feasibility Study, Environmental Assessment","publisher":"Department of the Interior","publisher-place":"Washington, D.C.","event-place":"Washington, D.C.","shortTitle":"El Camino Real de Tierra Adentro, Texas--New Mexico","author":[{"literal":"National Park Service"}],"issued":{"date-parts":[["1997"]]}}}],"schema":"https://github.com/citation-style-language/schema/raw/master/csl-citation.json"} </w:instrText>
      </w:r>
      <w:r>
        <w:fldChar w:fldCharType="separate"/>
      </w:r>
      <w:r w:rsidRPr="00F463AD">
        <w:rPr>
          <w:rFonts w:ascii="Cambria"/>
        </w:rPr>
        <w:t xml:space="preserve">National Park Service, </w:t>
      </w:r>
      <w:r w:rsidRPr="00F463AD">
        <w:rPr>
          <w:rFonts w:ascii="Cambria"/>
          <w:i/>
          <w:iCs/>
        </w:rPr>
        <w:t>El Camino Real de Tierra Adentro, Texas--New Mexico: National Historic Trail Feasibility Study, Environmental Assessment</w:t>
      </w:r>
      <w:r w:rsidRPr="00F463AD">
        <w:rPr>
          <w:rFonts w:ascii="Cambria"/>
        </w:rPr>
        <w:t xml:space="preserve"> (Washington, D.C.: Department of the Interior, 1997).</w:t>
      </w:r>
      <w:r>
        <w:fldChar w:fldCharType="end"/>
      </w:r>
    </w:p>
    <w:p w14:paraId="21F9D3CB" w14:textId="77777777" w:rsidR="004A629B" w:rsidRDefault="004A629B" w:rsidP="004A629B">
      <w:pPr>
        <w:pStyle w:val="Heading3"/>
      </w:pPr>
      <w:r>
        <w:lastRenderedPageBreak/>
        <w:t>Wednesday: the theoretical perspective</w:t>
      </w:r>
    </w:p>
    <w:p w14:paraId="083EE16D" w14:textId="77777777" w:rsidR="004A629B" w:rsidRDefault="004A629B" w:rsidP="004A629B">
      <w:pPr>
        <w:pStyle w:val="ListParagraph"/>
        <w:numPr>
          <w:ilvl w:val="0"/>
          <w:numId w:val="21"/>
        </w:numPr>
      </w:pPr>
      <w:r>
        <w:fldChar w:fldCharType="begin"/>
      </w:r>
      <w:r>
        <w:instrText xml:space="preserve"> ADDIN ZOTERO_ITEM CSL_CITATION {"citationID":"xZozc7qz","properties":{"formattedCitation":"{\\rtf York H. Gunther, {\\i{}Essays on Nonconceptual Content} (MIT Press, 2003).}","plainCitation":"York H. Gunther, Essays on Nonconceptual Content (MIT Press, 2003)."},"citationItems":[{"id":719,"uris":["http://zotero.org/groups/1849015/items/ZB7SCFJS"],"uri":["http://zotero.org/groups/1849015/items/ZB7SCFJS"],"itemData":{"id":719,"type":"book","title":"Essays on Nonconceptual Content","publisher":"MIT Press","number-of-pages":"364","source":"Google Books","abstract":"According to the widespread conceptualist view, all mental contents are governed by concepts an individual possesses. In recent years, however, an increasing number of philosophers have argued for the indispensability of nonconceptual content based on perceptual, emotional, and qualitative experiences; informational and computational states; memory; and practical knowledge. Writers from disciplines as varied as the philosophy of mind, cognitive science, artificial intelligence, epistemology, linguistics, religious psychology, and aesthetics have challenged conceptualism. This book offers some of the most important work on nonconceptual content in the philosophy of mind and psychology. It is divided into four parts. Part 1 presents influential positions that have helped to shape the contemporary debate. Part 2 focuses on arguments informed specifically by the naturalization of intentionality or the characterization of computational structure. Part 3 offers various attempts at motivating the need for nonconceptual content based on experiential phenomena such as perception, emotion, and memory. Finally, part 4 considers whether nonconceptual content can be used to explain the behavior of entities lacking conceptual capacities in addition to the actions of individuals possessing concepts.","ISBN":"978-0-262-57161-6","note":"Google-Books-ID: hF2v2zY7RrEC","language":"en","author":[{"family":"Gunther","given":"York H."}],"issued":{"date-parts":[["2003"]]}}}],"schema":"https://github.com/citation-style-language/schema/raw/master/csl-citation.json"} </w:instrText>
      </w:r>
      <w:r>
        <w:fldChar w:fldCharType="separate"/>
      </w:r>
      <w:r w:rsidRPr="00621100">
        <w:rPr>
          <w:rFonts w:ascii="Cambria"/>
        </w:rPr>
        <w:t xml:space="preserve">York H. Gunther, </w:t>
      </w:r>
      <w:r w:rsidRPr="00621100">
        <w:rPr>
          <w:rFonts w:ascii="Cambria"/>
          <w:i/>
          <w:iCs/>
        </w:rPr>
        <w:t>Essays on Nonconceptual Content</w:t>
      </w:r>
      <w:r w:rsidRPr="00621100">
        <w:rPr>
          <w:rFonts w:ascii="Cambria"/>
        </w:rPr>
        <w:t xml:space="preserve"> (MIT Press, 2003)</w:t>
      </w:r>
      <w:r>
        <w:rPr>
          <w:rFonts w:ascii="Cambria"/>
        </w:rPr>
        <w:t>, 157</w:t>
      </w:r>
      <w:r w:rsidRPr="00621100">
        <w:rPr>
          <w:rFonts w:ascii="Cambria"/>
        </w:rPr>
        <w:t>.</w:t>
      </w:r>
      <w:r>
        <w:fldChar w:fldCharType="end"/>
      </w:r>
    </w:p>
    <w:p w14:paraId="6F5AC6EF" w14:textId="77777777" w:rsidR="004A629B" w:rsidRDefault="004A629B" w:rsidP="004A629B">
      <w:pPr>
        <w:pStyle w:val="ListParagraph"/>
        <w:numPr>
          <w:ilvl w:val="1"/>
          <w:numId w:val="21"/>
        </w:numPr>
      </w:pPr>
      <w:r>
        <w:t>a long meditation on the philosophical implications of trails</w:t>
      </w:r>
    </w:p>
    <w:p w14:paraId="088EA717" w14:textId="77777777" w:rsidR="004A629B" w:rsidRDefault="004A629B" w:rsidP="004A629B">
      <w:pPr>
        <w:pStyle w:val="ListParagraph"/>
        <w:numPr>
          <w:ilvl w:val="0"/>
          <w:numId w:val="21"/>
        </w:numPr>
      </w:pPr>
      <w:r>
        <w:fldChar w:fldCharType="begin"/>
      </w:r>
      <w:r>
        <w:instrText xml:space="preserve"> ADDIN ZOTERO_ITEM CSL_CITATION {"citationID":"fTarHXk0","properties":{"formattedCitation":"{\\rtf Timothy Earle, \\uc0\\u8220{}Routes through the Landscape: A Comparative Approach,\\uc0\\u8221{} in {\\i{}Landscapes of Movement: Trails, Paths, and Roads in Anthropological Perspective}, ed. James E. Snead, Clark L. Erickson, and J. Andrew Darling (University of Pennsylvania Press, 2010), 253\\uc0\\u8211{}70.}","plainCitation":"Timothy Earle, “Routes through the Landscape: A Comparative Approach,” in Landscapes of Movement: Trails, Paths, and Roads in Anthropological Perspective, ed. James E. Snead, Clark L. Erickson, and J. Andrew Darling (University of Pennsylvania Press, 2010), 253–70."},"citationItems":[{"id":727,"uris":["http://zotero.org/groups/1849015/items/AWH8RCVR"],"uri":["http://zotero.org/groups/1849015/items/AWH8RCVR"],"itemData":{"id":727,"type":"chapter","title":"Routes through the Landscape: A Comparative Approach","container-title":"Landscapes of Movement: Trails, Paths, and Roads in Anthropological Perspective","publisher":"University of Pennsylvania Press","page":"253-270","author":[{"family":"Earle","given":"Timothy"}],"editor":[{"family":"Snead","given":"James E."},{"family":"Erickson","given":"Clark L."},{"family":"Darling","given":"J. Andrew"}],"issued":{"date-parts":[["2010"]]}}}],"schema":"https://github.com/citation-style-language/schema/raw/master/csl-citation.json"} </w:instrText>
      </w:r>
      <w:r>
        <w:fldChar w:fldCharType="separate"/>
      </w:r>
      <w:r w:rsidRPr="003C5C0B">
        <w:rPr>
          <w:rFonts w:ascii="Cambria"/>
        </w:rPr>
        <w:t xml:space="preserve">Timothy Earle, “Routes through the Landscape: A Comparative Approach,” in </w:t>
      </w:r>
      <w:r w:rsidRPr="003C5C0B">
        <w:rPr>
          <w:rFonts w:ascii="Cambria"/>
          <w:i/>
          <w:iCs/>
        </w:rPr>
        <w:t>Landscapes of Movement: Trails, Paths, and Roads in Anthropological Perspective</w:t>
      </w:r>
      <w:r w:rsidRPr="003C5C0B">
        <w:rPr>
          <w:rFonts w:ascii="Cambria"/>
        </w:rPr>
        <w:t>, ed. James E. Snead, Clark L. Erickson, and J. Andrew Darling (University of Pennsylvania Press, 2010), 253–70.</w:t>
      </w:r>
      <w:r>
        <w:fldChar w:fldCharType="end"/>
      </w:r>
    </w:p>
    <w:p w14:paraId="63ACDA92" w14:textId="77777777" w:rsidR="004A629B" w:rsidRDefault="004A629B" w:rsidP="004A629B">
      <w:pPr>
        <w:pStyle w:val="ListParagraph"/>
        <w:numPr>
          <w:ilvl w:val="0"/>
          <w:numId w:val="21"/>
        </w:numPr>
      </w:pPr>
      <w:r>
        <w:fldChar w:fldCharType="begin"/>
      </w:r>
      <w:r>
        <w:instrText xml:space="preserve"> ADDIN ZOTERO_ITEM CSL_CITATION {"citationID":"gCn76MbG","properties":{"formattedCitation":"{\\rtf James E. Snead, Clark L. Erickson, and J. Andrew Darling, \\uc0\\u8220{}Making Human Space: The Archaeology of Trails, Paths, and Roads,\\uc0\\u8221{} in {\\i{}Landscapes of Movement: Trails, Paths, and Roads in Anthropological Perspective}, ed. James E. Snead, Clark L. Erickson, and J. Andrew Darling (University of Pennsylvania Press, 2010), 1\\uc0\\u8211{}19.}","plainCitation":"James E. Snead, Clark L. Erickson, and J. Andrew Darling, “Making Human Space: The Archaeology of Trails, Paths, and Roads,” in Landscapes of Movement: Trails, Paths, and Roads in Anthropological Perspective, ed. James E. Snead, Clark L. Erickson, and J. Andrew Darling (University of Pennsylvania Press, 2010), 1–19."},"citationItems":[{"id":726,"uris":["http://zotero.org/groups/1849015/items/VJA2FZ6D"],"uri":["http://zotero.org/groups/1849015/items/VJA2FZ6D"],"itemData":{"id":726,"type":"chapter","title":"Making Human Space: The Archaeology of Trails, Paths, and Roads","container-title":"Landscapes of Movement: Trails, Paths, and Roads in Anthropological Perspective","publisher":"University of Pennsylvania Press","page":"1-19","author":[{"family":"Snead","given":"James E."},{"family":"Erickson","given":"Clark L."},{"family":"Darling","given":"J. Andrew"}],"editor":[{"family":"Snead","given":"James E."},{"family":"Erickson","given":"Clark L."},{"family":"Darling","given":"J. Andrew"}],"issued":{"date-parts":[["2010"]]}}}],"schema":"https://github.com/citation-style-language/schema/raw/master/csl-citation.json"} </w:instrText>
      </w:r>
      <w:r>
        <w:fldChar w:fldCharType="separate"/>
      </w:r>
      <w:r w:rsidRPr="003C5C0B">
        <w:rPr>
          <w:rFonts w:ascii="Cambria"/>
        </w:rPr>
        <w:t xml:space="preserve">James E. Snead, Clark L. Erickson, and J. Andrew Darling, “Making Human Space: The Archaeology of Trails, Paths, and Roads,” in </w:t>
      </w:r>
      <w:r w:rsidRPr="003C5C0B">
        <w:rPr>
          <w:rFonts w:ascii="Cambria"/>
          <w:i/>
          <w:iCs/>
        </w:rPr>
        <w:t>Landscapes of Movement: Trails, Paths, and Roads in Anthropological Perspective</w:t>
      </w:r>
      <w:r w:rsidRPr="003C5C0B">
        <w:rPr>
          <w:rFonts w:ascii="Cambria"/>
        </w:rPr>
        <w:t>, ed. James E. Snead, Clark L. Erickson, and J. Andrew Darling (University of Pennsylvania Press, 2010), 1–19.</w:t>
      </w:r>
      <w:r>
        <w:fldChar w:fldCharType="end"/>
      </w:r>
    </w:p>
    <w:p w14:paraId="7949FC3C" w14:textId="77777777" w:rsidR="004A629B" w:rsidRDefault="004A629B" w:rsidP="004A629B">
      <w:pPr>
        <w:pStyle w:val="ListParagraph"/>
        <w:numPr>
          <w:ilvl w:val="0"/>
          <w:numId w:val="21"/>
        </w:numPr>
      </w:pPr>
      <w:r>
        <w:fldChar w:fldCharType="begin"/>
      </w:r>
      <w:r>
        <w:instrText xml:space="preserve"> ADDIN ZOTERO_ITEM CSL_CITATION {"citationID":"B1hdGnHM","properties":{"formattedCitation":"{\\rtf James E. Snead, \\uc0\\u8220{}Trails of Tradition: Movement, Meaning, and Place,\\uc0\\u8221{} in {\\i{}Landscapes of Movement: Trails, Paths, and Roads in Anthropological Perspective}, ed. James E. Snead, Clark L. Erickson, and J. Andrew Darling (University of Pennsylvania Press, 2010), 42\\uc0\\u8211{}60.}","plainCitation":"James E. Snead, “Trails of Tradition: Movement, Meaning, and Place,” in Landscapes of Movement: Trails, Paths, and Roads in Anthropological Perspective, ed. James E. Snead, Clark L. Erickson, and J. Andrew Darling (University of Pennsylvania Press, 2010), 42–60."},"citationItems":[{"id":2303,"uris":["http://zotero.org/groups/1849015/items/R428N32I"],"uri":["http://zotero.org/groups/1849015/items/R428N32I"],"itemData":{"id":2303,"type":"chapter","title":"Trails of Tradition: Movement, Meaning, and Place","container-title":"Landscapes of Movement: Trails, Paths, and Roads in Anthropological Perspective","publisher":"University of Pennsylvania Press","page":"42-60","author":[{"family":"Snead","given":"James E."}],"editor":[{"family":"Snead","given":"James E."},{"family":"Erickson","given":"Clark L."},{"family":"Darling","given":"J. Andrew"}],"issued":{"date-parts":[["2010"]]}}}],"schema":"https://github.com/citation-style-language/schema/raw/master/csl-citation.json"} </w:instrText>
      </w:r>
      <w:r>
        <w:fldChar w:fldCharType="separate"/>
      </w:r>
      <w:r w:rsidRPr="003C5C0B">
        <w:rPr>
          <w:rFonts w:ascii="Cambria"/>
        </w:rPr>
        <w:t xml:space="preserve">James E. Snead, “Trails of Tradition: Movement, Meaning, and Place,” in </w:t>
      </w:r>
      <w:r w:rsidRPr="003C5C0B">
        <w:rPr>
          <w:rFonts w:ascii="Cambria"/>
          <w:i/>
          <w:iCs/>
        </w:rPr>
        <w:t>Landscapes of Movement: Trails, Paths, and Roads in Anthropological Perspective</w:t>
      </w:r>
      <w:r w:rsidRPr="003C5C0B">
        <w:rPr>
          <w:rFonts w:ascii="Cambria"/>
        </w:rPr>
        <w:t>, ed. James E. Snead, Clark L. Erickson, and J. Andrew Darling (University of Pennsylvania Press, 2010), 42–60.</w:t>
      </w:r>
      <w:r>
        <w:fldChar w:fldCharType="end"/>
      </w:r>
      <w:r>
        <w:t>*</w:t>
      </w:r>
    </w:p>
    <w:p w14:paraId="265E8AE6" w14:textId="77777777" w:rsidR="004A629B" w:rsidRDefault="004A629B" w:rsidP="004A629B">
      <w:pPr>
        <w:pStyle w:val="ListParagraph"/>
        <w:numPr>
          <w:ilvl w:val="0"/>
          <w:numId w:val="21"/>
        </w:numPr>
      </w:pPr>
      <w:r>
        <w:fldChar w:fldCharType="begin"/>
      </w:r>
      <w:r>
        <w:instrText xml:space="preserve"> ADDIN ZOTERO_ITEM CSL_CITATION {"citationID":"WyRuaN2f","properties":{"formattedCitation":"{\\rtf Robert Moor, {\\i{}On Trails: An Exploration} (Quarto Publishing Group UK, 2017).}","plainCitation":"Robert Moor, On Trails: An Exploration (Quarto Publishing Group UK, 2017)."},"citationItems":[{"id":729,"uris":["http://zotero.org/groups/1849015/items/NR2V9HPG"],"uri":["http://zotero.org/groups/1849015/items/NR2V9HPG"],"itemData":{"id":729,"type":"book","title":"On Trails: An Exploration","publisher":"Quarto Publishing Group UK","number-of-pages":"352","source":"Google Books","abstract":"A strikingly original debut from a tremendous new talent, Robert Moor explores how trails help us understand the world, from invisible ant trails to hiking paths that span continents and oceans, from migration routes to the Internet.  For seven years Moor travelled the globe, exploring trails of all kinds. He learned the tricks of master trail-builders, hunted down long-lost Cherokee trails, and traced the origins of our road networks. Moor interweaves his adventures with findings from science, history, philosophy, and nature writing in every chapter.  This deep search for meaning introduces the reader to experts who work with trails of all kinds, outrageous anecdotes from his own experiences and spectacular descriptions of landscapes and animal behaviour. On Trails gives an eye-opening tour, leaving us with a much richer, prismatic take on what we constantly take for granted: how we get where we're going.","ISBN":"978-1-78131-704-4","note":"Google-Books-ID: 559wAQAACAAJ","shortTitle":"On Trails","language":"en","author":[{"family":"Moor","given":"Robert"}],"issued":{"date-parts":[["2017",6,8]]}}}],"schema":"https://github.com/citation-style-language/schema/raw/master/csl-citation.json"} </w:instrText>
      </w:r>
      <w:r>
        <w:fldChar w:fldCharType="separate"/>
      </w:r>
      <w:r w:rsidRPr="00585DBC">
        <w:rPr>
          <w:rFonts w:ascii="Cambria"/>
        </w:rPr>
        <w:t xml:space="preserve">Robert Moor, </w:t>
      </w:r>
      <w:r w:rsidRPr="00585DBC">
        <w:rPr>
          <w:rFonts w:ascii="Cambria"/>
          <w:i/>
          <w:iCs/>
        </w:rPr>
        <w:t>On Trails: An Exploration</w:t>
      </w:r>
      <w:r w:rsidRPr="00585DBC">
        <w:rPr>
          <w:rFonts w:ascii="Cambria"/>
        </w:rPr>
        <w:t xml:space="preserve"> (</w:t>
      </w:r>
      <w:r>
        <w:rPr>
          <w:rFonts w:ascii="Cambria"/>
        </w:rPr>
        <w:t xml:space="preserve">London: </w:t>
      </w:r>
      <w:r w:rsidRPr="00585DBC">
        <w:rPr>
          <w:rFonts w:ascii="Cambria"/>
        </w:rPr>
        <w:t>Quarto Publishing Group UK, 2017).</w:t>
      </w:r>
      <w:r>
        <w:fldChar w:fldCharType="end"/>
      </w:r>
    </w:p>
    <w:p w14:paraId="14037233" w14:textId="77777777" w:rsidR="004A629B" w:rsidRDefault="004A629B" w:rsidP="004A629B">
      <w:pPr>
        <w:rPr>
          <w:u w:val="single"/>
        </w:rPr>
      </w:pPr>
    </w:p>
    <w:p w14:paraId="6340BD6E" w14:textId="77777777" w:rsidR="004A629B" w:rsidRPr="003B6150" w:rsidRDefault="004A629B" w:rsidP="004A629B">
      <w:pPr>
        <w:pStyle w:val="Heading2"/>
        <w:rPr>
          <w:u w:val="single"/>
        </w:rPr>
      </w:pPr>
      <w:r>
        <w:rPr>
          <w:u w:val="single"/>
        </w:rPr>
        <w:t>Week 4</w:t>
      </w:r>
      <w:r w:rsidRPr="003B6150">
        <w:rPr>
          <w:u w:val="single"/>
        </w:rPr>
        <w:t>—spatial history</w:t>
      </w:r>
    </w:p>
    <w:p w14:paraId="45B019ED" w14:textId="77777777" w:rsidR="004A629B" w:rsidRDefault="004A629B" w:rsidP="004A629B">
      <w:pPr>
        <w:pStyle w:val="Heading3"/>
      </w:pPr>
      <w:r>
        <w:t xml:space="preserve">Monday: </w:t>
      </w:r>
    </w:p>
    <w:p w14:paraId="0FDF6155" w14:textId="77777777" w:rsidR="004A629B" w:rsidRDefault="004A629B" w:rsidP="004A629B">
      <w:pPr>
        <w:pStyle w:val="ListParagraph"/>
        <w:numPr>
          <w:ilvl w:val="0"/>
          <w:numId w:val="18"/>
        </w:numPr>
      </w:pPr>
      <w:r>
        <w:fldChar w:fldCharType="begin"/>
      </w:r>
      <w:r>
        <w:instrText xml:space="preserve"> ADDIN ZOTERO_ITEM CSL_CITATION {"citationID":"UvpemCqF","properties":{"formattedCitation":"{\\rtf Richard White, \\uc0\\u8220{}What Is Spatial History?\\uc0\\u8221{} (Stanford Spatial History Project, 2010), https://web.stanford.edu/group/spatialhistory/media/images/publication/what%20is%20spatial%20history%20pub%20020110.pdf.}","plainCitation":"Richard White, “What Is Spatial History?” (Stanford Spatial History Project, 2010), https://web.stanford.edu/group/spatialhistory/media/images/publication/what%20is%20spatial%20history%20pub%20020110.pdf."},"citationItems":[{"id":2465,"uris":["http://zotero.org/groups/1849015/items/S2MHDZ45"],"uri":["http://zotero.org/groups/1849015/items/S2MHDZ45"],"itemData":{"id":2465,"type":"article","title":"What is Spatial History?","publisher":"Stanford Spatial History Project","URL":"https://web.stanford.edu/group/spatialhistory/media/images/publication/what%20is%20spatial%20history%20pub%20020110.pdf","author":[{"family":"White","given":"Richard"}],"issued":{"date-parts":[["2010"]]},"accessed":{"date-parts":[["2018",1,24]]}}}],"schema":"https://github.com/citation-style-language/schema/raw/master/csl-citation.json"} </w:instrText>
      </w:r>
      <w:r>
        <w:fldChar w:fldCharType="separate"/>
      </w:r>
      <w:r w:rsidRPr="00915FD3">
        <w:rPr>
          <w:rFonts w:ascii="Cambria"/>
        </w:rPr>
        <w:t>Richard White, “</w:t>
      </w:r>
      <w:hyperlink r:id="rId14" w:history="1">
        <w:r w:rsidRPr="00915FD3">
          <w:rPr>
            <w:rStyle w:val="Hyperlink"/>
            <w:rFonts w:ascii="Cambria"/>
          </w:rPr>
          <w:t>What Is Spatial History?</w:t>
        </w:r>
      </w:hyperlink>
      <w:r w:rsidRPr="00915FD3">
        <w:rPr>
          <w:rFonts w:ascii="Cambria"/>
        </w:rPr>
        <w:t>” (Stanford</w:t>
      </w:r>
      <w:r>
        <w:rPr>
          <w:rFonts w:ascii="Cambria"/>
        </w:rPr>
        <w:t xml:space="preserve"> Spatial History Project, 2010)</w:t>
      </w:r>
      <w:r w:rsidRPr="00915FD3">
        <w:rPr>
          <w:rFonts w:ascii="Cambria"/>
        </w:rPr>
        <w:t>.</w:t>
      </w:r>
      <w:r>
        <w:fldChar w:fldCharType="end"/>
      </w:r>
      <w:r>
        <w:t>*</w:t>
      </w:r>
    </w:p>
    <w:p w14:paraId="07A5B141" w14:textId="77777777" w:rsidR="004A629B" w:rsidRDefault="004A629B" w:rsidP="004A629B">
      <w:pPr>
        <w:pStyle w:val="ListParagraph"/>
        <w:numPr>
          <w:ilvl w:val="0"/>
          <w:numId w:val="18"/>
        </w:numPr>
      </w:pPr>
      <w:r>
        <w:fldChar w:fldCharType="begin"/>
      </w:r>
      <w:r>
        <w:instrText xml:space="preserve"> ADDIN ZOTERO_ITEM CSL_CITATION {"citationID":"RaEmDPZY","properties":{"formattedCitation":"{\\rtf Yi-Fu Tuan, \\uc0\\u8220{}Space and Place: Humanistic Perspective,\\uc0\\u8221{} in {\\i{}Philosophy in Geography}, ed. Stephen Gale and Gunnar Olsson, Theory and Decision Library: V. 20 (Dordrecht\\uc0\\u8239{}; Boston\\uc0\\u8239{}: D. Reidel Pub. Co., \\uc0\\u169{}1979., 1979), 387\\uc0\\u8211{}427.}","plainCitation":"Yi-Fu Tuan, “Space and Place: Humanistic Perspective,” in Philosophy in Geography, ed. Stephen Gale and Gunnar Olsson, Theory and Decision Library: V. 20 (Dordrecht ; Boston : D. Reidel Pub. Co., ©1979., 1979), 387–427."},"citationItems":[{"id":2477,"uris":["http://zotero.org/groups/1849015/items/9U25I4GR"],"uri":["http://zotero.org/groups/1849015/items/9U25I4GR"],"itemData":{"id":2477,"type":"chapter","title":"Space and Place: Humanistic Perspective","container-title":"Philosophy in geography","collection-title":"Theory and decision library: v. 20","publisher":"Dordrecht ; Boston : D. Reidel Pub. Co., ©1979.","page":"387–427","source":"EBSCOhost","archive_location":"Zimmerman Second Floor G70 P46","abstract":"Some principles of ethnogeography / J.M. Blaut -- Erewhon or nowhere land / Anne Buttimer -- A framework for examination of theoretic viewpoints in geography / Michael F. Dacey -- Thirteen axioms of a geography of the public sector / Michael Dear -- On the set theoretic foundations of the regionalization problem / Stephen Gale and Michale Atkinson -- Reality, process, and the dialectical relation between man and environment / Reginald G. Golledge -- Signals in the noise / Peter Gould -- Population, resources, and the ideology of science / David Harvey -- Alternatives to a positive economic geography / Leslie J. King -- Social geography and the taken-for-granted world / David Ley -- Dialectics and geography / Bernard Marchand -- Beyond the census: data needs and urban policy analysis / Eric G. Moore -- Social science and human action or on hitting your head against the ceiling of language / Gunnar Olsson -- Problems in the psychological modelling of revealed destination choice / John S. Pipkin -- An open letter on the dematerialization of the geographic object / David Russell -- Land use and commodity production / Allen J. Scott -- Spatial interaction and geographic theory -- Cellular geography / W.R. Tobler -- Space and place: humanistic perspective / Yi-Fu Tuan -- A periodic table of spatial hierarchies.","ISBN":"978-90-277-0948-6","editor":[{"family":"Gale","given":"Stephen"},{"family":"Olsson","given":"Gunnar"}],"author":[{"family":"Tuan","given":"Yi-Fu"}],"issued":{"date-parts":[["1979"]]}}}],"schema":"https://github.com/citation-style-language/schema/raw/master/csl-citation.json"} </w:instrText>
      </w:r>
      <w:r>
        <w:fldChar w:fldCharType="separate"/>
      </w:r>
      <w:r w:rsidRPr="00915FD3">
        <w:rPr>
          <w:rFonts w:ascii="Cambria"/>
        </w:rPr>
        <w:t xml:space="preserve">Yi-Fu Tuan, “Space and Place: Humanistic Perspective,” in </w:t>
      </w:r>
      <w:r w:rsidRPr="00915FD3">
        <w:rPr>
          <w:rFonts w:ascii="Cambria"/>
          <w:i/>
          <w:iCs/>
        </w:rPr>
        <w:t>Philosophy in Geography</w:t>
      </w:r>
      <w:r w:rsidRPr="00915FD3">
        <w:rPr>
          <w:rFonts w:ascii="Cambria"/>
        </w:rPr>
        <w:t>, ed. Stephen Gale and Gunnar Olsson (Boston</w:t>
      </w:r>
      <w:r>
        <w:rPr>
          <w:rFonts w:ascii="Cambria"/>
        </w:rPr>
        <w:t>: D. Reidel Publishing Company</w:t>
      </w:r>
      <w:r w:rsidRPr="00915FD3">
        <w:rPr>
          <w:rFonts w:ascii="Cambria"/>
        </w:rPr>
        <w:t>, 1979), 387–427.</w:t>
      </w:r>
      <w:r>
        <w:fldChar w:fldCharType="end"/>
      </w:r>
    </w:p>
    <w:p w14:paraId="7A8DC701" w14:textId="77777777" w:rsidR="004A629B" w:rsidRDefault="004A629B" w:rsidP="004A629B">
      <w:pPr>
        <w:pStyle w:val="ListParagraph"/>
        <w:numPr>
          <w:ilvl w:val="0"/>
          <w:numId w:val="18"/>
        </w:numPr>
      </w:pPr>
      <w:r>
        <w:fldChar w:fldCharType="begin"/>
      </w:r>
      <w:r>
        <w:instrText xml:space="preserve"> ADDIN ZOTERO_ITEM CSL_CITATION {"citationID":"g0XsXLmp","properties":{"formattedCitation":"{\\rtf Yi-fu Tuan, {\\i{}Space and Place: The Perspective of Experience} (Minneapolis: University of Minnesota Press, 1977).}","plainCitation":"Yi-fu Tuan, Space and Place: The Perspective of Experience (Minneapolis: University of Minnesota Press, 1977)."},"citationItems":[{"id":2467,"uris":["http://zotero.org/groups/1849015/items/ZE2NDN8Q"],"uri":["http://zotero.org/groups/1849015/items/ZE2NDN8Q"],"itemData":{"id":2467,"type":"book","title":"Space and place: the perspective of experience","publisher":"University of Minnesota Press","publisher-place":"Minneapolis","number-of-pages":"vi, 235","source":"WorldCat Discovery Service","event-place":"Minneapolis","ISBN":"0-8166-0808-3","shortTitle":"Space and place","language":"English","author":[{"family":"Tuan","given":"Yi-fu"}],"issued":{"date-parts":[["1977"]]}}}],"schema":"https://github.com/citation-style-language/schema/raw/master/csl-citation.json"} </w:instrText>
      </w:r>
      <w:r>
        <w:fldChar w:fldCharType="separate"/>
      </w:r>
      <w:r w:rsidRPr="00D5798C">
        <w:rPr>
          <w:rFonts w:ascii="Cambria"/>
        </w:rPr>
        <w:t xml:space="preserve">Yi-fu Tuan, </w:t>
      </w:r>
      <w:r w:rsidRPr="00D5798C">
        <w:rPr>
          <w:rFonts w:ascii="Cambria"/>
          <w:i/>
          <w:iCs/>
        </w:rPr>
        <w:t>Space and Place: The Perspective of Experience</w:t>
      </w:r>
      <w:r w:rsidRPr="00D5798C">
        <w:rPr>
          <w:rFonts w:ascii="Cambria"/>
        </w:rPr>
        <w:t xml:space="preserve"> (Minneapolis: University of Minnesota Press, 1977).</w:t>
      </w:r>
      <w:r>
        <w:fldChar w:fldCharType="end"/>
      </w:r>
    </w:p>
    <w:p w14:paraId="2C185AA4" w14:textId="77777777" w:rsidR="004A629B" w:rsidRDefault="004A629B" w:rsidP="004A629B">
      <w:pPr>
        <w:pStyle w:val="ListParagraph"/>
        <w:numPr>
          <w:ilvl w:val="1"/>
          <w:numId w:val="18"/>
        </w:numPr>
      </w:pPr>
      <w:r>
        <w:t>chapter 1 (“Introduction), chapter 2 (“Experiential Perspective”), chapter 7 (“Mythical Space and Place”), and/or chapter 12 (“Attachment to Homeland”)</w:t>
      </w:r>
    </w:p>
    <w:p w14:paraId="3D5A00FF" w14:textId="77777777" w:rsidR="004A629B" w:rsidRDefault="004A629B" w:rsidP="004A629B">
      <w:pPr>
        <w:pStyle w:val="Heading3"/>
      </w:pPr>
      <w:r w:rsidRPr="004A629B">
        <w:t>Wednesday</w:t>
      </w:r>
      <w:r>
        <w:t>:</w:t>
      </w:r>
    </w:p>
    <w:p w14:paraId="40E5120D" w14:textId="77777777" w:rsidR="004A629B" w:rsidRDefault="004A629B" w:rsidP="004A629B">
      <w:pPr>
        <w:pStyle w:val="ListParagraph"/>
        <w:numPr>
          <w:ilvl w:val="0"/>
          <w:numId w:val="19"/>
        </w:numPr>
      </w:pPr>
      <w:r>
        <w:fldChar w:fldCharType="begin"/>
      </w:r>
      <w:r>
        <w:instrText xml:space="preserve"> ADDIN ZOTERO_ITEM CSL_CITATION {"citationID":"2XBJ0tCY","properties":{"formattedCitation":"{\\rtf J. B. Harley, \\uc0\\u8220{}Deconstructing the Map,\\uc0\\u8221{} {\\i{}Cartographica} 26, no. 2 (1989): 1\\uc0\\u8211{}20.}","plainCitation":"J. B. Harley, “Deconstructing the Map,” Cartographica 26, no. 2 (1989): 1–20."},"citationItems":[{"id":2471,"uris":["http://zotero.org/groups/1849015/items/JRT27RL8"],"uri":["http://zotero.org/groups/1849015/items/JRT27RL8"],"itemData":{"id":2471,"type":"article-journal","title":"Deconstructing the Map","container-title":"Cartographica","page":"1–20","volume":"26","issue":"2","author":[{"family":"Harley","given":"J. B."}],"issued":{"date-parts":[["1989"]]}}}],"schema":"https://github.com/citation-style-language/schema/raw/master/csl-citation.json"} </w:instrText>
      </w:r>
      <w:r>
        <w:fldChar w:fldCharType="separate"/>
      </w:r>
      <w:r w:rsidRPr="00915FD3">
        <w:rPr>
          <w:rFonts w:ascii="Cambria"/>
        </w:rPr>
        <w:t xml:space="preserve">J. B. Harley, “Deconstructing the Map,” </w:t>
      </w:r>
      <w:r w:rsidRPr="00915FD3">
        <w:rPr>
          <w:rFonts w:ascii="Cambria"/>
          <w:i/>
          <w:iCs/>
        </w:rPr>
        <w:t>Cartographica</w:t>
      </w:r>
      <w:r w:rsidRPr="00915FD3">
        <w:rPr>
          <w:rFonts w:ascii="Cambria"/>
        </w:rPr>
        <w:t xml:space="preserve"> 26, no. 2 (1989): 1–20.</w:t>
      </w:r>
      <w:r>
        <w:fldChar w:fldCharType="end"/>
      </w:r>
      <w:r>
        <w:t>*</w:t>
      </w:r>
    </w:p>
    <w:p w14:paraId="2EF24747" w14:textId="77777777" w:rsidR="004A629B" w:rsidRPr="00BC1C9B" w:rsidRDefault="004A629B" w:rsidP="004A629B">
      <w:pPr>
        <w:pStyle w:val="ListParagraph"/>
        <w:numPr>
          <w:ilvl w:val="0"/>
          <w:numId w:val="19"/>
        </w:numPr>
      </w:pPr>
      <w:r>
        <w:fldChar w:fldCharType="begin"/>
      </w:r>
      <w:r>
        <w:instrText xml:space="preserve"> ADDIN ZOTERO_ITEM CSL_CITATION {"citationID":"XTWADL5U","properties":{"formattedCitation":"{\\rtf Mark Monmonier and H. J. de Blij, {\\i{}How to Lie with Maps}, 2nd edition (Chicago: University of Chicago Press, 1996).}","plainCitation":"Mark Monmonier and H. J. de Blij, How to Lie with Maps, 2nd edition (Chicago: University of Chicago Press, 1996)."},"citationItems":[{"id":2479,"uris":["http://zotero.org/groups/1849015/items/VHHQICQ8"],"uri":["http://zotero.org/groups/1849015/items/VHHQICQ8"],"itemData":{"id":2479,"type":"book","title":"How to Lie with Maps","publisher":"University of Chicago Press","publisher-place":"Chicago","number-of-pages":"207","edition":"2nd edition","source":"Amazon","event-place":"Chicago","abstract":"Originally published to wide acclaim, this lively, cleverly illustrated essay on the use and abuse of maps teaches us how to evaluate maps critically and promotes a healthy skepticism about these easy-to-manipulate models of reality. Monmonier shows that, despite their immense value, maps lie. In fact, they must.The second edition is updated with the addition of two new chapters, 10 color plates, and a new foreword by renowned geographer H. J. de Blij. One new chapter examines the role of national interest and cultural values in national mapping organizations, including the United States Geological Survey, while the other explores the new breed of multimedia, computer-based maps.To show how maps distort, Monmonier introduces basic principles of mapmaking, gives entertaining examples of the misuse of maps in situations from zoning disputes to census reports, and covers all the typical kinds of distortions from deliberate oversimplifications to the misleading use of color.\"Professor Monmonier himself knows how to gain our attention; it is not in fact the lies in maps but their truth, if always approximate and incomplete, that he wants us to admire and use, even to draw for ourselves on the facile screen. His is an artful and funny book, which like any good map, packs plenty in little space.\"—Scientific American\"A useful guide to a subject most people probably take too much for granted. It shows how map makers translate abstract data into eye-catching cartograms, as they are called. It combats cartographic illiteracy. It fights cartophobia. It may even teach you to find your way. For that alone, it seems worthwhile.\"—Christopher Lehmann-Haupt, The New York Times\". . . witty examination of how and why maps lie. [The book] conveys an important message about how statistics of any kind can be manipulated. But it also communicates much of the challenge, aesthetic appeal, and sheer fun of maps. Even those who hated geography in grammar school might well find a new enthusiasm for the subject after reading Monmonier's lively and surprising book.\"—Wilson Library Bulletin\"A reading of this book will leave you much better defended against cheap atlases, shoddy journalism, unscrupulous advertisers, predatory special-interest groups, and others who may use or abuse maps at your expense.\"—John Van Pelt, Christian Science Monitor\"Monmonier meets his goal admirably. . . . [His] book should be put on every map user's 'must read' list. It is informative and readable . . . a big step forward in helping us to understand how maps can mislead their readers.\"—Jeffrey S. Murray, Canadian Geographic","ISBN":"978-0-226-53421-3","language":"English","author":[{"family":"Monmonier","given":"Mark"},{"family":"Blij","given":"H. J.","dropping-particle":"de"}],"issued":{"date-parts":[["1996",5,1]]}}}],"schema":"https://github.com/citation-style-language/schema/raw/master/csl-citation.json"} </w:instrText>
      </w:r>
      <w:r>
        <w:fldChar w:fldCharType="separate"/>
      </w:r>
      <w:r w:rsidRPr="00AA24D4">
        <w:rPr>
          <w:rFonts w:ascii="Cambria"/>
        </w:rPr>
        <w:t xml:space="preserve">Mark Monmonier and H. J. de Blij, </w:t>
      </w:r>
      <w:r w:rsidRPr="00AA24D4">
        <w:rPr>
          <w:rFonts w:ascii="Cambria"/>
          <w:i/>
          <w:iCs/>
        </w:rPr>
        <w:t>How to Lie with Maps</w:t>
      </w:r>
      <w:r w:rsidRPr="00AA24D4">
        <w:rPr>
          <w:rFonts w:ascii="Cambria"/>
        </w:rPr>
        <w:t>, 2nd edition (Chicago: University of Chicago Press, 1996)</w:t>
      </w:r>
    </w:p>
    <w:p w14:paraId="1FA53E5E" w14:textId="77777777" w:rsidR="004A629B" w:rsidRDefault="004A629B" w:rsidP="004A629B">
      <w:pPr>
        <w:pStyle w:val="ListParagraph"/>
        <w:numPr>
          <w:ilvl w:val="1"/>
          <w:numId w:val="19"/>
        </w:numPr>
      </w:pPr>
      <w:r>
        <w:rPr>
          <w:rFonts w:ascii="Cambria"/>
        </w:rPr>
        <w:t>chapter 1</w:t>
      </w:r>
      <w:r>
        <w:fldChar w:fldCharType="end"/>
      </w:r>
      <w:r>
        <w:t xml:space="preserve"> (“Introduction), chapter 5 (“Maps That Advertise), chapter 6 (“Development Maps”), and/or chapter 7 (“Maps for Political Propaganda”)</w:t>
      </w:r>
    </w:p>
    <w:p w14:paraId="2156723E" w14:textId="77777777" w:rsidR="004A629B" w:rsidRDefault="004A629B" w:rsidP="004A629B"/>
    <w:p w14:paraId="0C69830D" w14:textId="77777777" w:rsidR="004A629B" w:rsidRPr="003B6150" w:rsidRDefault="004A629B" w:rsidP="004A629B">
      <w:pPr>
        <w:pStyle w:val="Heading2"/>
        <w:rPr>
          <w:u w:val="single"/>
        </w:rPr>
      </w:pPr>
      <w:r>
        <w:rPr>
          <w:u w:val="single"/>
        </w:rPr>
        <w:t>Week 5</w:t>
      </w:r>
      <w:r w:rsidRPr="003B6150">
        <w:rPr>
          <w:u w:val="single"/>
        </w:rPr>
        <w:t>—Native history</w:t>
      </w:r>
      <w:r>
        <w:rPr>
          <w:u w:val="single"/>
        </w:rPr>
        <w:t xml:space="preserve"> along and among the trails</w:t>
      </w:r>
    </w:p>
    <w:p w14:paraId="46D54AFC" w14:textId="77777777" w:rsidR="004A629B" w:rsidRDefault="004A629B" w:rsidP="004A629B">
      <w:pPr>
        <w:pStyle w:val="Heading3"/>
      </w:pPr>
      <w:r>
        <w:t>Monday: Native spatial conceptions</w:t>
      </w:r>
    </w:p>
    <w:p w14:paraId="7FAA8766" w14:textId="77777777" w:rsidR="004A629B" w:rsidRDefault="004A629B" w:rsidP="004A629B">
      <w:pPr>
        <w:pStyle w:val="ListParagraph"/>
        <w:numPr>
          <w:ilvl w:val="0"/>
          <w:numId w:val="17"/>
        </w:numPr>
      </w:pPr>
      <w:r>
        <w:fldChar w:fldCharType="begin"/>
      </w:r>
      <w:r>
        <w:instrText xml:space="preserve"> ADDIN ZOTERO_ITEM CSL_CITATION {"citationID":"dsczIdoc","properties":{"formattedCitation":"{\\rtf Juliana Barr, \\uc0\\u8220{}Geographies of Power: Mapping Indian Borders in the \\uc0\\u8216{}Borderlands\\uc0\\u8217{} of the Early Southwest,\\uc0\\u8221{} {\\i{}William and Mary Quarterly}, no. 1 (2011): 5\\uc0\\u8211{}46, https://doi.org/10.5309/willmaryquar.68.1.0005.}","plainCitation":"Juliana Barr, “Geographies of Power: Mapping Indian Borders in the ‘Borderlands’ of the Early Southwest,” William and Mary Quarterly, no. 1 (2011): 5–46, https://doi.org/10.5309/willmaryquar.68.1.0005.","dontUpdate":true},"citationItems":[{"id":713,"uris":["http://zotero.org/groups/1849015/items/ACTCDA4M"],"uri":["http://zotero.org/groups/1849015/items/ACTCDA4M"],"itemData":{"id":713,"type":"article-journal","title":"Geographies of Power: Mapping Indian Borders in the “Borderlands” of the Early Southwest","container-title":"William and Mary Quarterly","page":"5-46","volume":"68","issue":"1","source":"EBSCOhost","abstract":"Traditional historical narratives centered on borderlands often cast the Americas as undefined and unclaimed territory through which Europeans and Indians move, trade, make treaties, and make war in lands neither can fully claim. Yet documentary records indicate that many Europeans recognized American Indian territoriality and the power—sovereignty—accrued by their control of bordered political space. Europeans had to negotiate, and were subject to, the rules and controls of Indian jurisdiction. In the heart of Spanish borderlands we can begin to conceptualize borders as defined by Indian peoples and nations, be they hunter-gatherers, sedentary agriculturalists, or nomadic raiders. Studying the ways that each created and maintained borders according to economy, trade, raiding, hunting, kinship, enmity, and alliance makes clear how Indian polities exercised power with unequivocal spatial dimensions across the landscapes of early America.","DOI":"10.5309/willmaryquar.68.1.0005","ISSN":"00435597","shortTitle":"Geographies of Power","journalAbbreviation":"William and Mary Quarterly","author":[{"family":"Barr","given":"Juliana"}],"issued":{"date-parts":[["2011"]]}}}],"schema":"https://github.com/citation-style-language/schema/raw/master/csl-citation.json"} </w:instrText>
      </w:r>
      <w:r>
        <w:fldChar w:fldCharType="separate"/>
      </w:r>
      <w:r w:rsidRPr="00D00453">
        <w:rPr>
          <w:rFonts w:ascii="Cambria"/>
        </w:rPr>
        <w:t xml:space="preserve">Juliana Barr, “Geographies of Power: Mapping Indian Borders in the ‘Borderlands’ of the Early Southwest,” </w:t>
      </w:r>
      <w:r w:rsidRPr="00D00453">
        <w:rPr>
          <w:rFonts w:ascii="Cambria"/>
          <w:i/>
          <w:iCs/>
        </w:rPr>
        <w:t>William and Mary Quarterly</w:t>
      </w:r>
      <w:r>
        <w:rPr>
          <w:rFonts w:ascii="Cambria"/>
        </w:rPr>
        <w:t xml:space="preserve"> 68, </w:t>
      </w:r>
      <w:r w:rsidRPr="00D00453">
        <w:rPr>
          <w:rFonts w:ascii="Cambria"/>
        </w:rPr>
        <w:t>no. 1 (2011): 5–</w:t>
      </w:r>
      <w:r>
        <w:rPr>
          <w:rFonts w:ascii="Cambria"/>
        </w:rPr>
        <w:t>46.</w:t>
      </w:r>
      <w:r>
        <w:fldChar w:fldCharType="end"/>
      </w:r>
      <w:r>
        <w:t>*</w:t>
      </w:r>
    </w:p>
    <w:p w14:paraId="4C195CCC" w14:textId="77777777" w:rsidR="004A629B" w:rsidRDefault="004A629B" w:rsidP="004A629B">
      <w:pPr>
        <w:pStyle w:val="ListParagraph"/>
        <w:numPr>
          <w:ilvl w:val="0"/>
          <w:numId w:val="17"/>
        </w:numPr>
      </w:pPr>
      <w:r>
        <w:lastRenderedPageBreak/>
        <w:fldChar w:fldCharType="begin"/>
      </w:r>
      <w:r>
        <w:instrText xml:space="preserve"> ADDIN ZOTERO_ITEM CSL_CITATION {"citationID":"5jI4e49d","properties":{"formattedCitation":"{\\rtf Ned Blackhawk, {\\i{}Violence over the Land: Indians and Empires in the Early American West} (Harvard University Press, 2008).}","plainCitation":"Ned Blackhawk, Violence over the Land: Indians and Empires in the Early American West (Harvard University Press, 2008)."},"citationItems":[{"id":778,"uris":["http://zotero.org/users/2049481/items/I654NPV7"],"uri":["http://zotero.org/users/2049481/items/I654NPV7"],"itemData":{"id":778,"type":"book","title":"Violence over the Land: Indians and Empires in the Early American West","publisher":"Harvard University Press","number-of-pages":"384","source":"Amazon","ISBN":"978-0-674-02720-6","shortTitle":"Violence over the Land","language":"English","author":[{"family":"Blackhawk","given":"Ned"}],"issued":{"date-parts":[["2008",4,30]]}}}],"schema":"https://github.com/citation-style-language/schema/raw/master/csl-citation.json"} </w:instrText>
      </w:r>
      <w:r>
        <w:fldChar w:fldCharType="separate"/>
      </w:r>
      <w:r w:rsidRPr="00D00453">
        <w:rPr>
          <w:rFonts w:ascii="Cambria"/>
        </w:rPr>
        <w:t xml:space="preserve">Ned Blackhawk, </w:t>
      </w:r>
      <w:r w:rsidRPr="00D00453">
        <w:rPr>
          <w:rFonts w:ascii="Cambria"/>
          <w:i/>
          <w:iCs/>
        </w:rPr>
        <w:t>Violence over the Land: Indians and Empires in the Early American West</w:t>
      </w:r>
      <w:r w:rsidRPr="00D00453">
        <w:rPr>
          <w:rFonts w:ascii="Cambria"/>
        </w:rPr>
        <w:t xml:space="preserve"> (Harvard University Press, 2008).</w:t>
      </w:r>
      <w:r>
        <w:fldChar w:fldCharType="end"/>
      </w:r>
    </w:p>
    <w:p w14:paraId="0409EAFC" w14:textId="77777777" w:rsidR="004A629B" w:rsidRDefault="004A629B" w:rsidP="004A629B">
      <w:pPr>
        <w:pStyle w:val="ListParagraph"/>
        <w:numPr>
          <w:ilvl w:val="1"/>
          <w:numId w:val="17"/>
        </w:numPr>
      </w:pPr>
      <w:r>
        <w:t>chapter 2 (“The Making of the New Mexican-Ute Borderlands”), chapter 5 (“Great Basin Indians in the Era of Lewis &amp; Clark”), and/or chapter 7 (“Utah’s Indians and the Crisis of Mormon Settlement”)</w:t>
      </w:r>
    </w:p>
    <w:p w14:paraId="0B88761B" w14:textId="77777777" w:rsidR="004A629B" w:rsidRDefault="004A629B" w:rsidP="004A629B">
      <w:pPr>
        <w:pStyle w:val="ListParagraph"/>
        <w:numPr>
          <w:ilvl w:val="0"/>
          <w:numId w:val="17"/>
        </w:numPr>
      </w:pPr>
      <w:r>
        <w:fldChar w:fldCharType="begin"/>
      </w:r>
      <w:r>
        <w:instrText xml:space="preserve"> ADDIN ZOTERO_ITEM CSL_CITATION {"citationID":"ZFjMFn1r","properties":{"formattedCitation":"{\\rtf Pekka Hamalainen, {\\i{}The Comanche Empire} (New Haven: Yale University Press, 2009).}","plainCitation":"Pekka Hamalainen, The Comanche Empire (New Haven: Yale University Press, 2009)."},"citationItems":[{"id":2405,"uris":["http://zotero.org/groups/1849015/items/9WQ9KFQB"],"uri":["http://zotero.org/groups/1849015/items/9WQ9KFQB"],"itemData":{"id":2405,"type":"book","title":"The Comanche Empire","publisher":"Yale University Press","publisher-place":"New Haven","number-of-pages":"512","source":"Amazon","event-place":"New Haven","ISBN":"978-0-300-15117-6","language":"English","author":[{"family":"Hamalainen","given":"Pekka"}],"issued":{"date-parts":[["2009",5,19]]}}}],"schema":"https://github.com/citation-style-language/schema/raw/master/csl-citation.json"} </w:instrText>
      </w:r>
      <w:r>
        <w:fldChar w:fldCharType="separate"/>
      </w:r>
      <w:r>
        <w:rPr>
          <w:rFonts w:ascii="Cambria"/>
        </w:rPr>
        <w:t>Pekka Hämälä</w:t>
      </w:r>
      <w:r w:rsidRPr="00CC64D7">
        <w:rPr>
          <w:rFonts w:ascii="Cambria"/>
        </w:rPr>
        <w:t xml:space="preserve">inen, </w:t>
      </w:r>
      <w:r w:rsidRPr="00CC64D7">
        <w:rPr>
          <w:rFonts w:ascii="Cambria"/>
          <w:i/>
          <w:iCs/>
        </w:rPr>
        <w:t>The Comanche Empire</w:t>
      </w:r>
      <w:r w:rsidRPr="00CC64D7">
        <w:rPr>
          <w:rFonts w:ascii="Cambria"/>
        </w:rPr>
        <w:t xml:space="preserve"> (New Haven: Yale University Press, 2009).</w:t>
      </w:r>
      <w:r>
        <w:fldChar w:fldCharType="end"/>
      </w:r>
    </w:p>
    <w:p w14:paraId="0D2791E6" w14:textId="77777777" w:rsidR="004A629B" w:rsidRDefault="004A629B" w:rsidP="004A629B">
      <w:pPr>
        <w:pStyle w:val="ListParagraph"/>
        <w:numPr>
          <w:ilvl w:val="1"/>
          <w:numId w:val="17"/>
        </w:numPr>
      </w:pPr>
      <w:r>
        <w:t>chapter 1 (“Introduction: Reversed Colonialism”), chapter 4 (“The Empire of the Plains”), and/or chapter 5 (“Greater Comancheria”)</w:t>
      </w:r>
    </w:p>
    <w:p w14:paraId="4214DED9" w14:textId="77777777" w:rsidR="004A629B" w:rsidRDefault="004A629B" w:rsidP="004A629B">
      <w:pPr>
        <w:pStyle w:val="ListParagraph"/>
        <w:numPr>
          <w:ilvl w:val="0"/>
          <w:numId w:val="17"/>
        </w:numPr>
      </w:pPr>
      <w:r>
        <w:fldChar w:fldCharType="begin"/>
      </w:r>
      <w:r>
        <w:instrText xml:space="preserve"> ADDIN ZOTERO_ITEM CSL_CITATION {"citationID":"R82LQzpX","properties":{"formattedCitation":"{\\rtf T.J. Ferguson, G. Lennis Berlin, and Leigh J. Kuwanwisiwma, \\uc0\\u8220{}Kukheypa: Searching for Hopi Trails,\\uc0\\u8221{} in {\\i{}Landscapes of Movement: Trails, Paths, and Roads in Anthropological Perspective}, ed. James E. Snead, Clark L. Erickson, and J. Andrew Darling (University of Pennsylvania Press, 2010), 20\\uc0\\u8211{}41.}","plainCitation":"T.J. Ferguson, G. Lennis Berlin, and Leigh J. Kuwanwisiwma, “Kukheypa: Searching for Hopi Trails,” in Landscapes of Movement: Trails, Paths, and Roads in Anthropological Perspective, ed. James E. Snead, Clark L. Erickson, and J. Andrew Darling (University of Pennsylvania Press, 2010), 20–41."},"citationItems":[{"id":728,"uris":["http://zotero.org/groups/1849015/items/ST6DWMCE"],"uri":["http://zotero.org/groups/1849015/items/ST6DWMCE"],"itemData":{"id":728,"type":"chapter","title":"Kukheypa: Searching for Hopi Trails","container-title":"Landscapes of Movement: Trails, Paths, and Roads in Anthropological Perspective","publisher":"University of Pennsylvania Press","page":"20-41","author":[{"family":"Ferguson","given":"T.J."},{"family":"Berlin","given":"G. Lennis"},{"family":"Kuwanwisiwma","given":"Leigh J."}],"editor":[{"family":"Snead","given":"James E."},{"family":"Erickson","given":"Clark L."},{"family":"Darling","given":"J. Andrew"}],"issued":{"date-parts":[["2010"]]}}}],"schema":"https://github.com/citation-style-language/schema/raw/master/csl-citation.json"} </w:instrText>
      </w:r>
      <w:r>
        <w:fldChar w:fldCharType="separate"/>
      </w:r>
      <w:r w:rsidRPr="003C5C0B">
        <w:rPr>
          <w:rFonts w:ascii="Cambria"/>
        </w:rPr>
        <w:t xml:space="preserve">T.J. Ferguson, G. Lennis Berlin, and Leigh J. Kuwanwisiwma, “Kukheypa: Searching for Hopi Trails,” in </w:t>
      </w:r>
      <w:r w:rsidRPr="003C5C0B">
        <w:rPr>
          <w:rFonts w:ascii="Cambria"/>
          <w:i/>
          <w:iCs/>
        </w:rPr>
        <w:t>Landscapes of Movement: Trails, Paths, and Roads in Anthropological Perspective</w:t>
      </w:r>
      <w:r w:rsidRPr="003C5C0B">
        <w:rPr>
          <w:rFonts w:ascii="Cambria"/>
        </w:rPr>
        <w:t>, ed. James E. Snead, Clark L. Erickson, and J. Andrew Darling (University of Pennsylvania Press, 2010), 20–41.</w:t>
      </w:r>
      <w:r>
        <w:fldChar w:fldCharType="end"/>
      </w:r>
    </w:p>
    <w:p w14:paraId="35B610CF" w14:textId="77777777" w:rsidR="004A629B" w:rsidRDefault="004A629B" w:rsidP="004A629B">
      <w:pPr>
        <w:pStyle w:val="ListParagraph"/>
        <w:numPr>
          <w:ilvl w:val="0"/>
          <w:numId w:val="17"/>
        </w:numPr>
      </w:pPr>
      <w:r>
        <w:fldChar w:fldCharType="begin"/>
      </w:r>
      <w:r>
        <w:instrText xml:space="preserve"> ADDIN ZOTERO_ITEM CSL_CITATION {"citationID":"aSTpvapQ","properties":{"formattedCitation":"{\\rtf Juliana Barr, {\\i{}Peace Came in the Form of a Woman: Indians and Spaniards in the Texas Borderlands} (Chapel Hill, NC: University of North Carolina Press, 2014).}","plainCitation":"Juliana Barr, Peace Came in the Form of a Woman: Indians and Spaniards in the Texas Borderlands (Chapel Hill, NC: University of North Carolina Press, 2014)."},"citationItems":[{"id":2292,"uris":["http://zotero.org/groups/1849015/items/E4C3TMC6"],"uri":["http://zotero.org/groups/1849015/items/E4C3TMC6"],"itemData":{"id":2292,"type":"book","title":"Peace Came in the Form of a Woman: Indians and Spaniards in the Texas Borderlands","publisher":"University of North Carolina Press","publisher-place":"Chapel Hill, NC","source":"ProQuest Ebook Central","event-place":"Chapel Hill, NC","ISBN":"978-0-8078-6773-0","author":[{"family":"Barr","given":"Juliana"}],"issued":{"date-parts":[["2014"]]}}}],"schema":"https://github.com/citation-style-language/schema/raw/master/csl-citation.json"} </w:instrText>
      </w:r>
      <w:r>
        <w:fldChar w:fldCharType="separate"/>
      </w:r>
      <w:r w:rsidRPr="00F23D10">
        <w:rPr>
          <w:rFonts w:ascii="Cambria"/>
        </w:rPr>
        <w:t xml:space="preserve">Juliana Barr, </w:t>
      </w:r>
      <w:r w:rsidRPr="00F23D10">
        <w:rPr>
          <w:rFonts w:ascii="Cambria"/>
          <w:i/>
          <w:iCs/>
        </w:rPr>
        <w:t>Peace Came in the Form of a Woman: Indians and Spaniards in the Texas Borderlands</w:t>
      </w:r>
      <w:r w:rsidRPr="00F23D10">
        <w:rPr>
          <w:rFonts w:ascii="Cambria"/>
        </w:rPr>
        <w:t xml:space="preserve"> (Chapel Hill, NC: University of North Carolina Press, 2014).</w:t>
      </w:r>
      <w:r>
        <w:fldChar w:fldCharType="end"/>
      </w:r>
    </w:p>
    <w:p w14:paraId="24AFB735" w14:textId="77777777" w:rsidR="004A629B" w:rsidRDefault="004A629B" w:rsidP="004A629B">
      <w:pPr>
        <w:pStyle w:val="ListParagraph"/>
        <w:numPr>
          <w:ilvl w:val="1"/>
          <w:numId w:val="17"/>
        </w:numPr>
      </w:pPr>
      <w:r>
        <w:t>chapter 3 (“Civil Alliance and ‘Civility’ in Mission-Presidio Complexes”) and/or chapter 4 (“Negotiating Fear with Violence: Apaches and Spaniards at Midcentury”)</w:t>
      </w:r>
    </w:p>
    <w:p w14:paraId="04143636" w14:textId="77777777" w:rsidR="004A629B" w:rsidRDefault="004A629B" w:rsidP="004A629B">
      <w:pPr>
        <w:pStyle w:val="ListParagraph"/>
        <w:numPr>
          <w:ilvl w:val="0"/>
          <w:numId w:val="17"/>
        </w:numPr>
      </w:pPr>
      <w:r>
        <w:rPr>
          <w:rStyle w:val="FootnoteReference"/>
        </w:rPr>
        <w:t xml:space="preserve"> </w:t>
      </w:r>
      <w:r>
        <w:fldChar w:fldCharType="begin"/>
      </w:r>
      <w:r>
        <w:instrText xml:space="preserve"> ADDIN ZOTERO_ITEM CSL_CITATION {"citationID":"BXrKpjfK","properties":{"formattedCitation":"{\\rtf Anne F. Hyde, {\\i{}Empires, Nations, and Families: A New History of the North American West, 1800-1860}, Reprint edition (New York: Ecco, 2012).}","plainCitation":"Anne F. Hyde, Empires, Nations, and Families: A New History of the North American West, 1800-1860, Reprint edition (New York: Ecco, 2012)."},"citationItems":[{"id":2419,"uris":["http://zotero.org/groups/1849015/items/I46R6M3C"],"uri":["http://zotero.org/groups/1849015/items/I46R6M3C"],"itemData":{"id":2419,"type":"book","title":"Empires, Nations, and Families: A New History of the North American West, 1800-1860","publisher":"Ecco","publisher-place":"New York","number-of-pages":"640","edition":"Reprint edition","source":"Amazon","event-place":"New York","abstract":"“Ingenious. A magnificent scholarly achievement. A sweeping new narrative account of [western] history. A book to ponder and plunder.”—Virginia Scharff, Western Quarterly Review“Not only well researched and presented but instantly absorbing.”—Adrienne Caughfield, Journal of American History Pulitzer Prize nominee and winner of the Bancroft Prize—historical writing’s most prestigious award—Empires, Nations, and Families is an epic work of American History that fills in the blanks on the map of the American West between 1800 and 1860. Historian Anne F. Hyde—author of An American Vision: Far Western Landscape and National Culture and co-author (with William Deverell) of The West in the History of the Nation—tells a riveting true story of Native Americans, entrepreneurs, fur trappers and fur traders in a vibrant “wilderness” to which Daniel Boone himself was a Johnny-come-lately.","ISBN":"978-0-06-222515-3","shortTitle":"Empires, Nations, and Families","language":"English","author":[{"family":"Hyde","given":"Anne F."}],"issued":{"date-parts":[["2012",10,2]]}}}],"schema":"https://github.com/citation-style-language/schema/raw/master/csl-citation.json"} </w:instrText>
      </w:r>
      <w:r>
        <w:fldChar w:fldCharType="separate"/>
      </w:r>
      <w:r w:rsidRPr="00107002">
        <w:rPr>
          <w:rFonts w:ascii="Cambria"/>
        </w:rPr>
        <w:t xml:space="preserve">Anne F. Hyde, </w:t>
      </w:r>
      <w:r w:rsidRPr="00107002">
        <w:rPr>
          <w:rFonts w:ascii="Cambria"/>
          <w:i/>
          <w:iCs/>
        </w:rPr>
        <w:t>Empires, Nations, and Families: A New History of the North American West, 1800-1860</w:t>
      </w:r>
      <w:r w:rsidRPr="00107002">
        <w:rPr>
          <w:rFonts w:ascii="Cambria"/>
        </w:rPr>
        <w:t>, Reprint edition (New York: Ecco, 2012).</w:t>
      </w:r>
      <w:r>
        <w:fldChar w:fldCharType="end"/>
      </w:r>
    </w:p>
    <w:p w14:paraId="167073CF" w14:textId="77777777" w:rsidR="004A629B" w:rsidRDefault="004A629B" w:rsidP="004A629B">
      <w:pPr>
        <w:pStyle w:val="ListParagraph"/>
        <w:numPr>
          <w:ilvl w:val="1"/>
          <w:numId w:val="17"/>
        </w:numPr>
      </w:pPr>
      <w:r>
        <w:t>chapter 4 (“The Early West: The Many Faces of Indian Country”), chapter 5 (“Empires in Transition: Indian Country at Midcentury, 1825–1860”), and/or chapter 6 (“Unintended Consequences: Families, Nations, and the Mexican War”)</w:t>
      </w:r>
    </w:p>
    <w:p w14:paraId="73179CE5" w14:textId="77777777" w:rsidR="004A629B" w:rsidRDefault="004A629B" w:rsidP="004A629B">
      <w:pPr>
        <w:pStyle w:val="ListParagraph"/>
        <w:numPr>
          <w:ilvl w:val="0"/>
          <w:numId w:val="17"/>
        </w:numPr>
      </w:pPr>
      <w:r>
        <w:fldChar w:fldCharType="begin"/>
      </w:r>
      <w:r>
        <w:instrText xml:space="preserve"> ADDIN ZOTERO_ITEM CSL_CITATION {"citationID":"dq1oQM68","properties":{"formattedCitation":"{\\rtf Daniel Goodenough, Jr., \\uc0\\u8220{}Lost on Cold Creek,\\uc0\\u8221{} {\\i{}Montana: The Magazine of Western History} 24, no. 4 (1974): 16\\uc0\\u8211{}29.}","plainCitation":"Daniel Goodenough, Jr., “Lost on Cold Creek,” Montana: The Magazine of Western History 24, no. 4 (1974): 16–29."},"citationItems":[{"id":2186,"uris":["http://zotero.org/groups/1849015/items/C5A7X3XE"],"uri":["http://zotero.org/groups/1849015/items/C5A7X3XE"],"itemData":{"id":2186,"type":"article-journal","title":"Lost on Cold Creek","container-title":"Montana: The Magazine of Western History","page":"16-29","volume":"24","issue":"4","source":"JSTOR","ISSN":"0026-9891","author":[{"family":"Goodenough, Jr.","given":"Daniel"}],"issued":{"date-parts":[["1974"]]}}}],"schema":"https://github.com/citation-style-language/schema/raw/master/csl-citation.json"} </w:instrText>
      </w:r>
      <w:r>
        <w:fldChar w:fldCharType="separate"/>
      </w:r>
      <w:r w:rsidRPr="00894B89">
        <w:rPr>
          <w:rFonts w:ascii="Cambria"/>
        </w:rPr>
        <w:t xml:space="preserve">Daniel Goodenough, Jr., “Lost on Cold Creek,” </w:t>
      </w:r>
      <w:r w:rsidRPr="00894B89">
        <w:rPr>
          <w:rFonts w:ascii="Cambria"/>
          <w:i/>
          <w:iCs/>
        </w:rPr>
        <w:t>Montana: The Magazine of Western History</w:t>
      </w:r>
      <w:r w:rsidRPr="00894B89">
        <w:rPr>
          <w:rFonts w:ascii="Cambria"/>
        </w:rPr>
        <w:t xml:space="preserve"> 24, no. 4 (1974): 16–29.</w:t>
      </w:r>
      <w:r>
        <w:fldChar w:fldCharType="end"/>
      </w:r>
    </w:p>
    <w:p w14:paraId="6BEAEF14" w14:textId="77777777" w:rsidR="004A629B" w:rsidRDefault="004A629B" w:rsidP="004A629B">
      <w:pPr>
        <w:pStyle w:val="Heading3"/>
      </w:pPr>
      <w:r>
        <w:t>Wednesday: problems of memory</w:t>
      </w:r>
    </w:p>
    <w:p w14:paraId="2EE2D611" w14:textId="77777777" w:rsidR="004A629B" w:rsidRDefault="004A629B" w:rsidP="004A629B">
      <w:pPr>
        <w:pStyle w:val="ListParagraph"/>
        <w:numPr>
          <w:ilvl w:val="0"/>
          <w:numId w:val="20"/>
        </w:numPr>
      </w:pPr>
      <w:r>
        <w:fldChar w:fldCharType="begin"/>
      </w:r>
      <w:r>
        <w:instrText xml:space="preserve"> ADDIN ZOTERO_ITEM CSL_CITATION {"citationID":"SAitYLth","properties":{"formattedCitation":"{\\rtf Marion Blackburn, \\uc0\\u8220{}Return to the Trail of Tears,\\uc0\\u8221{} {\\i{}Archaeology}, no. 2 (2012): 53.}","plainCitation":"Marion Blackburn, “Return to the Trail of Tears,” Archaeology, no. 2 (2012): 53."},"citationItems":[{"id":2191,"uris":["http://zotero.org/groups/1849015/items/UJRGIGBE"],"uri":["http://zotero.org/groups/1849015/items/UJRGIGBE"],"itemData":{"id":2191,"type":"article-journal","title":"Return to the Trail of Tears","container-title":"Archaeology","page":"53","issue":"2","source":"EBSCOhost","ISSN":"00038113","journalAbbreviation":"Archaeology","author":[{"family":"Blackburn","given":"Marion"}],"issued":{"date-parts":[["2012"]]}}}],"schema":"https://github.com/citation-style-language/schema/raw/master/csl-citation.json"} </w:instrText>
      </w:r>
      <w:r>
        <w:fldChar w:fldCharType="separate"/>
      </w:r>
      <w:r w:rsidRPr="003C5C0B">
        <w:rPr>
          <w:rFonts w:ascii="Cambria"/>
        </w:rPr>
        <w:t xml:space="preserve">Marion Blackburn, “Return to the Trail of Tears,” </w:t>
      </w:r>
      <w:r w:rsidRPr="003C5C0B">
        <w:rPr>
          <w:rFonts w:ascii="Cambria"/>
          <w:i/>
          <w:iCs/>
        </w:rPr>
        <w:t>Archaeology</w:t>
      </w:r>
      <w:r w:rsidRPr="003C5C0B">
        <w:rPr>
          <w:rFonts w:ascii="Cambria"/>
        </w:rPr>
        <w:t>, no. 2 (2012): 53.</w:t>
      </w:r>
      <w:r>
        <w:fldChar w:fldCharType="end"/>
      </w:r>
    </w:p>
    <w:p w14:paraId="4F3B1122" w14:textId="77777777" w:rsidR="004A629B" w:rsidRDefault="004A629B" w:rsidP="004A629B">
      <w:pPr>
        <w:pStyle w:val="ListParagraph"/>
        <w:numPr>
          <w:ilvl w:val="0"/>
          <w:numId w:val="20"/>
        </w:numPr>
      </w:pPr>
      <w:r>
        <w:fldChar w:fldCharType="begin"/>
      </w:r>
      <w:r>
        <w:instrText xml:space="preserve"> ADDIN ZOTERO_ITEM CSL_CITATION {"citationID":"0jkaTlOa","properties":{"formattedCitation":"{\\rtf Raymond Cross, \\uc0\\u8220{}\\uc0\\u8216{}Twice Born\\uc0\\u8217{} from the Waters,\\uc0\\u8221{} in {\\i{}Lewis &amp; Clark\\uc0\\u8239{}: Legacies, Memories, and New Perspectives}, ed. Kris Fresonke and Mark David Spence (Berkeley: University of California Press, 2004), 117\\uc0\\u8211{}42, http://libproxy.unm.edu/login?url=http://search.ebscohost.com/login.aspx?direct=true&amp;db=nlebk&amp;AN=108465&amp;site=eds-live&amp;scope=site.}","plainCitation":"Raymond Cross, “‘Twice Born’ from the Waters,” in Lewis &amp; Clark : Legacies, Memories, and New Perspectives, ed. Kris Fresonke and Mark David Spence (Berkeley: University of California Press, 2004), 117–42, http://libproxy.unm.edu/login?url=http://search.ebscohost.com/login.aspx?direct=true&amp;db=nlebk&amp;AN=108465&amp;site=eds-live&amp;scope=site."},"citationItems":[{"id":2211,"uris":["http://zotero.org/groups/1849015/items/NF45J6BB"],"uri":["http://zotero.org/groups/1849015/items/NF45J6BB"],"itemData":{"id":2211,"type":"chapter","title":"\"Twice Born\" from the Waters","container-title":"Lewis &amp; Clark : Legacies, Memories, and New Perspectives","publisher":"University of California Press","publisher-place":"Berkeley","page":"117-142","source":"EBSCOhost","event-place":"Berkeley","abstract":"Two centuries after their expedition awoke the nation both to the promise and to the disquiet of the vast territory out west, Lewis and Clark still stir the imagination, and their adventure remains one of the most celebrated and studied chapters in American history. This volume explores the legacy of Lewis and Clark's momentous journey and, on the occasion of its bicentennial, considers the impact of their westward expedition on American culture. Approaching their subject from many different perspectives—literature, history, women's studies, law, medicine, and environmental history, among others—the authors chart shifting attitudes about the explorers and their journals, together creating a compelling, finely detailed picture of the'interdisciplinary intrigue'that has always surrounded Lewis and Clark's accomplishment. This collection is most remarkable for its insights into ongoing debates over the relationships between settler culture and aboriginal peoples, law and land tenure, manifest destiny and westward expansion, as well as over the character of Sacagawea, the expedition's vision of nature, and the interpretation and preservation of the Lewis and Clark Trail.","URL":"http://libproxy.unm.edu/login?url=http://search.ebscohost.com/login.aspx?direct=true&amp;db=nlebk&amp;AN=108465&amp;site=eds-live&amp;scope=site","ISBN":"978-0-520-22839-9","language":"English","editor":[{"family":"Fresonke","given":"Kris"},{"family":"Spence","given":"Mark David"}],"author":[{"family":"Cross","given":"Raymond"}],"issued":{"date-parts":[["2004"]]}}}],"schema":"https://github.com/citation-style-language/schema/raw/master/csl-citation.json"} </w:instrText>
      </w:r>
      <w:r>
        <w:fldChar w:fldCharType="separate"/>
      </w:r>
      <w:r w:rsidRPr="003C5C0B">
        <w:rPr>
          <w:rFonts w:ascii="Cambria"/>
        </w:rPr>
        <w:t>Raymond Cross, “‘Twice Born’ from the Waters</w:t>
      </w:r>
      <w:r>
        <w:rPr>
          <w:rFonts w:ascii="Cambria"/>
        </w:rPr>
        <w:t>': The Two-Hundred-Year Journey of the Mandan, Hidatsa, and Arikara Indians</w:t>
      </w:r>
      <w:r w:rsidRPr="003C5C0B">
        <w:rPr>
          <w:rFonts w:ascii="Cambria"/>
        </w:rPr>
        <w:t xml:space="preserve">,” in </w:t>
      </w:r>
      <w:r w:rsidRPr="003C5C0B">
        <w:rPr>
          <w:rFonts w:ascii="Cambria"/>
          <w:i/>
          <w:iCs/>
        </w:rPr>
        <w:t>Lewis &amp; Clark : Legacies, Memories, and New Perspectives</w:t>
      </w:r>
      <w:r w:rsidRPr="003C5C0B">
        <w:rPr>
          <w:rFonts w:ascii="Cambria"/>
        </w:rPr>
        <w:t>, ed. Kris Fresonke and Mark David Spence (Berkeley: University of California Press, 2004), 117–</w:t>
      </w:r>
      <w:r>
        <w:rPr>
          <w:rFonts w:ascii="Cambria"/>
        </w:rPr>
        <w:t>42.</w:t>
      </w:r>
      <w:r>
        <w:fldChar w:fldCharType="end"/>
      </w:r>
    </w:p>
    <w:p w14:paraId="280D1FB8" w14:textId="77777777" w:rsidR="004A629B" w:rsidRDefault="004A629B" w:rsidP="004A629B">
      <w:pPr>
        <w:pStyle w:val="ListParagraph"/>
        <w:numPr>
          <w:ilvl w:val="0"/>
          <w:numId w:val="20"/>
        </w:numPr>
      </w:pPr>
      <w:r>
        <w:fldChar w:fldCharType="begin"/>
      </w:r>
      <w:r>
        <w:instrText xml:space="preserve"> ADDIN ZOTERO_ITEM CSL_CITATION {"citationID":"HxiEjhtw","properties":{"formattedCitation":"{\\rtf Michael J. Zogry, \\uc0\\u8220{}Wide Open Spaces: The Trail of Tears, the Lewis and Clark Expedition, and Gaps in the National Memory,\\uc0\\u8221{} in {\\i{}New Territories, New Perspectives: The Religious Impact of the Louisiana Purchase}, ed. Richard J. Callahan, Jr. (Columbia, Mo: University of Missouri, 2008), 56\\uc0\\u8211{}82.}","plainCitation":"Michael J. Zogry, “Wide Open Spaces: The Trail of Tears, the Lewis and Clark Expedition, and Gaps in the National Memory,” in New Territories, New Perspectives: The Religious Impact of the Louisiana Purchase, ed. Richard J. Callahan, Jr. (Columbia, Mo: University of Missouri, 2008), 56–82."},"citationItems":[{"id":2213,"uris":["http://zotero.org/groups/1849015/items/DA5J8C7S"],"uri":["http://zotero.org/groups/1849015/items/DA5J8C7S"],"itemData":{"id":2213,"type":"chapter","title":"Wide Open Spaces: The Trail of Tears, the Lewis and Clark Expedition, and Gaps in the National Memory","container-title":"New Territories, New Perspectives: The Religious Impact of the Louisiana Purchase","publisher":"University of Missouri","publisher-place":"Columbia, Mo","page":"56-82","source":"Amazon","event-place":"Columbia, Mo","abstract":"With the doubling of America’s territory that came with the Louisiana Purchase, American culture was remapped in the bargain. The region’s indigenous inhabitants had already been joined by Catholic missionaries, both French and Spanish, along with Africans brought as slaves to the Caribbean islands and North America; now all were met by a predominantly Protestant culture rushing westward.New Territories, New Perspectives marks the first study to take the Louisiana Purchase as the focal point for considering the development of American religious history. The process of transforming the Louisiana Territory into U.S. territory meant shaping the space to conform to American cultural and religious identity, and this volume investigates continuities, disruptions, and changes relating to religion in this context.The contributors ask what might happen to our understanding of religion in America if we look at it through the lens of this annexation. Initial chapters offer fresh perspectives on the new territory by those who settled it, primarily easterners, exploring such topics as the built environment of the region as seen in such settings as frontier camp meetings and communitarian societies, ideas of destiny amid the clash of cultural groups, and religiously significant aspects of African American life. Subsequent essays take up the religious history of the region from the perspective of New Orleans and the Caribbean. They include an exploration of the roots of Pentecostalism in the mix of black and white cultures in the Mississippi Delta, the “vodou” link between New Orleans and Haiti, and the African-Creole performances of Mardi Gras Indians.Together, these essays invite readers to consider intersecting histories that are too often neglected in our understanding of America’s religious development, particularly issues that stand apart from traditional histories of religion in the Midwest. By exploring the unexpected, they also promote different ways of thinking about American religious history as a whole.","ISBN":"978-0-8262-1784-4","language":"English","editor":[{"literal":"Richard J. Callahan, Jr."}],"author":[{"family":"Zogry","given":"Michael J."}],"issued":{"date-parts":[["2008",5,16]]}}}],"schema":"https://github.com/citation-style-language/schema/raw/master/csl-citation.json"} </w:instrText>
      </w:r>
      <w:r>
        <w:fldChar w:fldCharType="separate"/>
      </w:r>
      <w:r w:rsidRPr="003C5C0B">
        <w:rPr>
          <w:rFonts w:ascii="Cambria"/>
        </w:rPr>
        <w:t xml:space="preserve">Michael J. Zogry, “Wide Open Spaces: The Trail of Tears, the Lewis and Clark Expedition, and Gaps in the National Memory,” in </w:t>
      </w:r>
      <w:r w:rsidRPr="003C5C0B">
        <w:rPr>
          <w:rFonts w:ascii="Cambria"/>
          <w:i/>
          <w:iCs/>
        </w:rPr>
        <w:t>New Territories, New Perspectives: The Religious Impact of the Louisiana Purchase</w:t>
      </w:r>
      <w:r w:rsidRPr="003C5C0B">
        <w:rPr>
          <w:rFonts w:ascii="Cambria"/>
        </w:rPr>
        <w:t>, ed. Richard J. Callahan, Jr. (Columbia, Mo: University of Missouri, 2008), 56–82.</w:t>
      </w:r>
      <w:r>
        <w:fldChar w:fldCharType="end"/>
      </w:r>
      <w:r>
        <w:t xml:space="preserve"> </w:t>
      </w:r>
    </w:p>
    <w:p w14:paraId="1A868B92" w14:textId="77777777" w:rsidR="004A629B" w:rsidRDefault="004A629B" w:rsidP="004A629B">
      <w:pPr>
        <w:pStyle w:val="ListParagraph"/>
        <w:numPr>
          <w:ilvl w:val="0"/>
          <w:numId w:val="20"/>
        </w:numPr>
      </w:pPr>
      <w:r>
        <w:t xml:space="preserve">Guy McClellan, </w:t>
      </w:r>
      <w:r>
        <w:rPr>
          <w:i/>
        </w:rPr>
        <w:t xml:space="preserve">Place Names Along the Santa Fe Trail </w:t>
      </w:r>
      <w:r>
        <w:t>(maps)</w:t>
      </w:r>
    </w:p>
    <w:p w14:paraId="36A51C95" w14:textId="77777777" w:rsidR="004A629B" w:rsidRPr="00740115" w:rsidRDefault="004A629B" w:rsidP="004A629B">
      <w:pPr>
        <w:pStyle w:val="ListParagraph"/>
        <w:numPr>
          <w:ilvl w:val="1"/>
          <w:numId w:val="20"/>
        </w:numPr>
        <w:rPr>
          <w:u w:val="single"/>
        </w:rPr>
      </w:pPr>
      <w:hyperlink r:id="rId15" w:history="1">
        <w:r>
          <w:rPr>
            <w:rStyle w:val="Hyperlink"/>
          </w:rPr>
          <w:t>“Linguistic Origins of Place Names</w:t>
        </w:r>
        <w:r w:rsidRPr="00740115">
          <w:rPr>
            <w:rStyle w:val="Hyperlink"/>
          </w:rPr>
          <w:t xml:space="preserve"> Along the Trail”</w:t>
        </w:r>
      </w:hyperlink>
    </w:p>
    <w:p w14:paraId="774650F9" w14:textId="77777777" w:rsidR="004A629B" w:rsidRPr="00740115" w:rsidRDefault="004A629B" w:rsidP="004A629B">
      <w:pPr>
        <w:pStyle w:val="ListParagraph"/>
        <w:numPr>
          <w:ilvl w:val="1"/>
          <w:numId w:val="20"/>
        </w:numPr>
        <w:rPr>
          <w:u w:val="single"/>
        </w:rPr>
      </w:pPr>
      <w:hyperlink r:id="rId16" w:history="1">
        <w:r w:rsidRPr="00740115">
          <w:rPr>
            <w:rStyle w:val="Hyperlink"/>
          </w:rPr>
          <w:t>“What Were Places Along the Trail Named For?”</w:t>
        </w:r>
      </w:hyperlink>
    </w:p>
    <w:p w14:paraId="5F9D6048" w14:textId="77777777" w:rsidR="004A629B" w:rsidRDefault="004A629B" w:rsidP="004A629B">
      <w:pPr>
        <w:rPr>
          <w:u w:val="single"/>
        </w:rPr>
      </w:pPr>
    </w:p>
    <w:p w14:paraId="3383A5DD" w14:textId="77777777" w:rsidR="004A629B" w:rsidRDefault="004A629B" w:rsidP="004A629B">
      <w:pPr>
        <w:pStyle w:val="Heading2"/>
        <w:rPr>
          <w:u w:val="single"/>
        </w:rPr>
      </w:pPr>
      <w:r>
        <w:rPr>
          <w:u w:val="single"/>
        </w:rPr>
        <w:lastRenderedPageBreak/>
        <w:t>Week 6</w:t>
      </w:r>
      <w:r w:rsidRPr="00617191">
        <w:rPr>
          <w:u w:val="single"/>
        </w:rPr>
        <w:t>—economic history and commodity flows</w:t>
      </w:r>
    </w:p>
    <w:p w14:paraId="5C7EE4DA" w14:textId="77777777" w:rsidR="004A629B" w:rsidRDefault="004A629B" w:rsidP="004A629B">
      <w:pPr>
        <w:pStyle w:val="Heading3"/>
      </w:pPr>
      <w:r>
        <w:t>Monday: intercultural commerce</w:t>
      </w:r>
    </w:p>
    <w:p w14:paraId="0B1E69AC" w14:textId="77777777" w:rsidR="004A629B" w:rsidRDefault="004A629B" w:rsidP="004A629B">
      <w:pPr>
        <w:pStyle w:val="ListParagraph"/>
        <w:numPr>
          <w:ilvl w:val="0"/>
          <w:numId w:val="24"/>
        </w:numPr>
      </w:pPr>
      <w:r>
        <w:fldChar w:fldCharType="begin"/>
      </w:r>
      <w:r>
        <w:instrText xml:space="preserve"> ADDIN ZOTERO_ITEM CSL_CITATION {"citationID":"bxWsysRQ","properties":{"formattedCitation":"{\\rtf Christopher L. Miller and George R. Hamell, \\uc0\\u8220{}A New Perspective on Indian-White Contact: Cultural Symbols and Colonial Trade,\\uc0\\u8221{} {\\i{}The Journal of American History} 73, no. 2 (1986): 311\\uc0\\u8211{}28, https://doi.org/10.2307/1908224.}","plainCitation":"Christopher L. Miller and George R. Hamell, “A New Perspective on Indian-White Contact: Cultural Symbols and Colonial Trade,” The Journal of American History 73, no. 2 (1986): 311–28, https://doi.org/10.2307/1908224."},"citationItems":[{"id":2327,"uris":["http://zotero.org/groups/1849015/items/U9JJ9HD3"],"uri":["http://zotero.org/groups/1849015/items/U9JJ9HD3"],"itemData":{"id":2327,"type":"article-journal","title":"A New Perspective on Indian-White Contact: Cultural Symbols and Colonial Trade","container-title":"The Journal of American History","page":"311-328","volume":"73","issue":"2","source":"JSTOR","DOI":"10.2307/1908224","ISSN":"0021-8723","shortTitle":"A New Perspective on Indian-White Contact","author":[{"family":"Miller","given":"Christopher L."},{"family":"Hamell","given":"George R."}],"issued":{"date-parts":[["1986"]]}}}],"schema":"https://github.com/citation-style-language/schema/raw/master/csl-citation.json"} </w:instrText>
      </w:r>
      <w:r>
        <w:fldChar w:fldCharType="separate"/>
      </w:r>
      <w:r w:rsidRPr="000D574A">
        <w:rPr>
          <w:rFonts w:ascii="Cambria"/>
        </w:rPr>
        <w:t xml:space="preserve">Christopher L. Miller and George R. Hamell, “A New Perspective on Indian-White Contact: Cultural Symbols and Colonial Trade,” </w:t>
      </w:r>
      <w:r w:rsidRPr="000D574A">
        <w:rPr>
          <w:rFonts w:ascii="Cambria"/>
          <w:i/>
          <w:iCs/>
        </w:rPr>
        <w:t>The Journal of American History</w:t>
      </w:r>
      <w:r w:rsidRPr="000D574A">
        <w:rPr>
          <w:rFonts w:ascii="Cambria"/>
        </w:rPr>
        <w:t xml:space="preserve"> 73, no. 2 (1986): 311–28.</w:t>
      </w:r>
      <w:r>
        <w:fldChar w:fldCharType="end"/>
      </w:r>
      <w:r>
        <w:t>*</w:t>
      </w:r>
    </w:p>
    <w:p w14:paraId="28C8A33C" w14:textId="77777777" w:rsidR="004A629B" w:rsidRDefault="004A629B" w:rsidP="004A629B">
      <w:pPr>
        <w:pStyle w:val="ListParagraph"/>
        <w:numPr>
          <w:ilvl w:val="0"/>
          <w:numId w:val="24"/>
        </w:numPr>
      </w:pPr>
      <w:r>
        <w:fldChar w:fldCharType="begin"/>
      </w:r>
      <w:r>
        <w:instrText xml:space="preserve"> ADDIN ZOTERO_ITEM CSL_CITATION {"citationID":"MS09EEJX","properties":{"formattedCitation":"{\\rtf Henri Folmer, \\uc0\\u8220{}Contraband Trade between Louisiana and New Mexico in the Eighteenth Century,\\uc0\\u8221{} {\\i{}New Mexico Historical Review} 16 (July 1941): 249\\uc0\\u8211{}74.}","plainCitation":"Henri Folmer, “Contraband Trade between Louisiana and New Mexico in the Eighteenth Century,” New Mexico Historical Review 16 (July 1941): 249–74."},"citationItems":[{"id":2319,"uris":["http://zotero.org/groups/1849015/items/BDW88EF2"],"uri":["http://zotero.org/groups/1849015/items/BDW88EF2"],"itemData":{"id":2319,"type":"article-journal","title":"Contraband Trade between Louisiana and New Mexico in the Eighteenth Century","container-title":"New Mexico Historical Review","page":"249-274","volume":"16","author":[{"family":"Folmer","given":"Henri"}],"issued":{"date-parts":[["1941",7]]}}}],"schema":"https://github.com/citation-style-language/schema/raw/master/csl-citation.json"} </w:instrText>
      </w:r>
      <w:r>
        <w:fldChar w:fldCharType="separate"/>
      </w:r>
      <w:r w:rsidRPr="000D574A">
        <w:rPr>
          <w:rFonts w:ascii="Cambria"/>
        </w:rPr>
        <w:t xml:space="preserve">Henri Folmer, “Contraband Trade between Louisiana and New Mexico in the Eighteenth Century,” </w:t>
      </w:r>
      <w:r w:rsidRPr="000D574A">
        <w:rPr>
          <w:rFonts w:ascii="Cambria"/>
          <w:i/>
          <w:iCs/>
        </w:rPr>
        <w:t>New Mexico Historical Review</w:t>
      </w:r>
      <w:r w:rsidRPr="000D574A">
        <w:rPr>
          <w:rFonts w:ascii="Cambria"/>
        </w:rPr>
        <w:t xml:space="preserve"> 16 (July 1941): 249–74.</w:t>
      </w:r>
      <w:r>
        <w:fldChar w:fldCharType="end"/>
      </w:r>
    </w:p>
    <w:p w14:paraId="342AEDAB" w14:textId="77777777" w:rsidR="004A629B" w:rsidRDefault="004A629B" w:rsidP="004A629B">
      <w:pPr>
        <w:pStyle w:val="ListParagraph"/>
        <w:numPr>
          <w:ilvl w:val="0"/>
          <w:numId w:val="24"/>
        </w:numPr>
      </w:pPr>
      <w:r>
        <w:fldChar w:fldCharType="begin"/>
      </w:r>
      <w:r>
        <w:instrText xml:space="preserve"> ADDIN ZOTERO_ITEM CSL_CITATION {"citationID":"iri989ai","properties":{"formattedCitation":"{\\rtf Juliana Barr, \\uc0\\u8220{}Womanly \\uc0\\u8216{}Captivation\\uc0\\u8217{}: Political Economies of Hostage Taking and Hospitality,\\uc0\\u8221{} in {\\i{}Peace Came in the Form of a Woman: Indians and Spaniards in the Texas Borderlands} (Chapel Hill: University of North Carolina Press, 2014), 240\\uc0\\u8211{}76, http://ebookcentral.proquest.com/lib/unm/detail.action?docID=880038.}","plainCitation":"Juliana Barr, “Womanly ‘Captivation’: Political Economies of Hostage Taking and Hospitality,” in Peace Came in the Form of a Woman: Indians and Spaniards in the Texas Borderlands (Chapel Hill: University of North Carolina Press, 2014), 240–76, http://ebookcentral.proquest.com/lib/unm/detail.action?docID=880038."},"citationItems":[{"id":2295,"uris":["http://zotero.org/groups/1849015/items/GACJA7K2"],"uri":["http://zotero.org/groups/1849015/items/GACJA7K2"],"itemData":{"id":2295,"type":"chapter","title":"Womanly \"Captivation\": Political Economies of Hostage Taking and Hospitality","container-title":"Peace Came in the Form of a Woman: Indians and Spaniards in the Texas Borderlands","publisher":"University of North Carolina Press","publisher-place":"Chapel Hill","page":"240-276","source":"ProQuest Ebook Central","event-place":"Chapel Hill","URL":"http://ebookcentral.proquest.com/lib/unm/detail.action?docID=880038","ISBN":"978-0-8078-6773-0","author":[{"family":"Barr","given":"Juliana"}],"issued":{"date-parts":[["2014"]]}}}],"schema":"https://github.com/citation-style-language/schema/raw/master/csl-citation.json"} </w:instrText>
      </w:r>
      <w:r>
        <w:fldChar w:fldCharType="separate"/>
      </w:r>
      <w:r w:rsidRPr="000D574A">
        <w:rPr>
          <w:rFonts w:ascii="Cambria"/>
        </w:rPr>
        <w:t xml:space="preserve">Juliana Barr, “Womanly ‘Captivation’: Political Economies of Hostage Taking and Hospitality,” in </w:t>
      </w:r>
      <w:r w:rsidRPr="000D574A">
        <w:rPr>
          <w:rFonts w:ascii="Cambria"/>
          <w:i/>
          <w:iCs/>
        </w:rPr>
        <w:t>Peace Came in the Form of a Woman: Indians and Spaniards in the Texas Borderlands</w:t>
      </w:r>
      <w:r w:rsidRPr="000D574A">
        <w:rPr>
          <w:rFonts w:ascii="Cambria"/>
        </w:rPr>
        <w:t xml:space="preserve"> (Chapel Hill: University of North Carolina Press, 2014), 240–76.</w:t>
      </w:r>
      <w:r>
        <w:fldChar w:fldCharType="end"/>
      </w:r>
      <w:r>
        <w:t>*</w:t>
      </w:r>
    </w:p>
    <w:p w14:paraId="6DEC8DCA" w14:textId="77777777" w:rsidR="004A629B" w:rsidRDefault="004A629B" w:rsidP="004A629B">
      <w:pPr>
        <w:pStyle w:val="ListParagraph"/>
        <w:numPr>
          <w:ilvl w:val="0"/>
          <w:numId w:val="24"/>
        </w:numPr>
      </w:pPr>
      <w:r>
        <w:fldChar w:fldCharType="begin"/>
      </w:r>
      <w:r>
        <w:instrText xml:space="preserve"> ADDIN ZOTERO_ITEM CSL_CITATION {"citationID":"it6ICDn9","properties":{"formattedCitation":"{\\rtf Carroll L. Riley, \\uc0\\u8220{}The Road to Hawikuh: Trade and Trade Routes to Cibola-Zuni during Late Prehistoric and Early Historic Times,\\uc0\\u8221{} {\\i{}Kiva} 41, no. 2 (1975): 137\\uc0\\u8211{}59.}","plainCitation":"Carroll L. Riley, “The Road to Hawikuh: Trade and Trade Routes to Cibola-Zuni during Late Prehistoric and Early Historic Times,” Kiva 41, no. 2 (1975): 137–59."},"citationItems":[{"id":2331,"uris":["http://zotero.org/groups/1849015/items/368E48CN"],"uri":["http://zotero.org/groups/1849015/items/368E48CN"],"itemData":{"id":2331,"type":"article-journal","title":"The Road to Hawikuh: Trade and Trade Routes to Cibola-Zuni during Late Prehistoric and Early Historic Times","container-title":"Kiva","page":"137-159","volume":"41","issue":"2","source":"JSTOR","abstract":"The \"province\" of Cíbola and specifically the important center of Hawikuh was by the 16th century the focal point of both east-west and north-south trade routes and had a major role in linking the American Southwest with Mesoamerica. Southern influences into Cíbola-Zuñi can be traced for several hundred years before Spanish contact times. It is possible that in the late 15th and 16th centuries, pochteca-like groups, originally operating in the central Pueblo area, shifted their base of operations to the east and west peripheries of the region. However, the geographic position of Cíbola-Zuñi (like Pecos in the east) may have been the important factor in making Hawikuh and other Zuñi towns important trade centers.","ISSN":"0023-1940","shortTitle":"The Road to Hawikuh","author":[{"family":"Riley","given":"Carroll L."}],"issued":{"date-parts":[["1975"]]}}}],"schema":"https://github.com/citation-style-language/schema/raw/master/csl-citation.json"} </w:instrText>
      </w:r>
      <w:r>
        <w:fldChar w:fldCharType="separate"/>
      </w:r>
      <w:r w:rsidRPr="000D574A">
        <w:rPr>
          <w:rFonts w:ascii="Cambria"/>
        </w:rPr>
        <w:t xml:space="preserve">Carroll L. Riley, “The Road to Hawikuh: Trade and Trade Routes to Cibola-Zuni during Late Prehistoric and Early Historic Times,” </w:t>
      </w:r>
      <w:r w:rsidRPr="000D574A">
        <w:rPr>
          <w:rFonts w:ascii="Cambria"/>
          <w:i/>
          <w:iCs/>
        </w:rPr>
        <w:t>Kiva</w:t>
      </w:r>
      <w:r w:rsidRPr="000D574A">
        <w:rPr>
          <w:rFonts w:ascii="Cambria"/>
        </w:rPr>
        <w:t xml:space="preserve"> 41, no. 2 (1975): 137–59.</w:t>
      </w:r>
      <w:r>
        <w:fldChar w:fldCharType="end"/>
      </w:r>
    </w:p>
    <w:p w14:paraId="270861F7" w14:textId="77777777" w:rsidR="004A629B" w:rsidRDefault="004A629B" w:rsidP="004A629B">
      <w:pPr>
        <w:pStyle w:val="ListParagraph"/>
        <w:numPr>
          <w:ilvl w:val="0"/>
          <w:numId w:val="24"/>
        </w:numPr>
      </w:pPr>
      <w:r>
        <w:fldChar w:fldCharType="begin"/>
      </w:r>
      <w:r>
        <w:instrText xml:space="preserve"> ADDIN ZOTERO_ITEM CSL_CITATION {"citationID":"lDIAoPRX","properties":{"formattedCitation":"{\\rtf Thomas Frank Schilz and Donald E. Worcester, \\uc0\\u8220{}The Spread of Firearms among the Indian Tribes on the Northern Frontier of New Spain,\\uc0\\u8221{} {\\i{}American Indian Quarterly} 11, no. 1 (1987): 1\\uc0\\u8211{}10, https://doi.org/10.2307/1183724.}","plainCitation":"Thomas Frank Schilz and Donald E. Worcester, “The Spread of Firearms among the Indian Tribes on the Northern Frontier of New Spain,” American Indian Quarterly 11, no. 1 (1987): 1–10, https://doi.org/10.2307/1183724."},"citationItems":[{"id":2333,"uris":["http://zotero.org/groups/1849015/items/EEH4CVIA"],"uri":["http://zotero.org/groups/1849015/items/EEH4CVIA"],"itemData":{"id":2333,"type":"article-journal","title":"The Spread of Firearms among the Indian Tribes on the Northern Frontier of New Spain","container-title":"American Indian Quarterly","page":"1-10","volume":"11","issue":"1","source":"JSTOR","DOI":"10.2307/1183724","ISSN":"0095-182X","author":[{"family":"Schilz","given":"Thomas Frank"},{"family":"Worcester","given":"Donald E."}],"issued":{"date-parts":[["1987"]]}}}],"schema":"https://github.com/citation-style-language/schema/raw/master/csl-citation.json"} </w:instrText>
      </w:r>
      <w:r>
        <w:fldChar w:fldCharType="separate"/>
      </w:r>
      <w:r w:rsidRPr="000D574A">
        <w:rPr>
          <w:rFonts w:ascii="Cambria"/>
        </w:rPr>
        <w:t xml:space="preserve">Thomas Frank Schilz and Donald E. Worcester, “The Spread of Firearms among the Indian Tribes on the Northern Frontier of New Spain,” </w:t>
      </w:r>
      <w:r w:rsidRPr="000D574A">
        <w:rPr>
          <w:rFonts w:ascii="Cambria"/>
          <w:i/>
          <w:iCs/>
        </w:rPr>
        <w:t>American Indian Quarterly</w:t>
      </w:r>
      <w:r w:rsidRPr="000D574A">
        <w:rPr>
          <w:rFonts w:ascii="Cambria"/>
        </w:rPr>
        <w:t xml:space="preserve"> 11, no. 1 (1987): 1–10.</w:t>
      </w:r>
      <w:r>
        <w:fldChar w:fldCharType="end"/>
      </w:r>
    </w:p>
    <w:p w14:paraId="07A303A5" w14:textId="77777777" w:rsidR="004A629B" w:rsidRDefault="004A629B" w:rsidP="004A629B">
      <w:pPr>
        <w:pStyle w:val="ListParagraph"/>
        <w:numPr>
          <w:ilvl w:val="0"/>
          <w:numId w:val="24"/>
        </w:numPr>
      </w:pPr>
      <w:r>
        <w:fldChar w:fldCharType="begin"/>
      </w:r>
      <w:r>
        <w:instrText xml:space="preserve"> ADDIN ZOTERO_ITEM CSL_CITATION {"citationID":"gjSQotxY","properties":{"formattedCitation":"{\\rtf Andr\\uc0\\u233{}s Res\\uc0\\u233{}ndez, \\uc0\\u8220{}The Spirit of Mercantile Enterprise,\\uc0\\u8221{} in {\\i{}Changing National Identities at the Frontier: Texas and New Mexico, 1800\\uc0\\u8211{}1850} (Cambridge [England]: Cambridge University Press, 2004), 93\\uc0\\u8211{}123.}","plainCitation":"Andrés Reséndez, “The Spirit of Mercantile Enterprise,” in Changing National Identities at the Frontier: Texas and New Mexico, 1800–1850 (Cambridge [England]: Cambridge University Press, 2004), 93–123."},"citationItems":[{"id":2412,"uris":["http://zotero.org/groups/1849015/items/TDFFUMX8"],"uri":["http://zotero.org/groups/1849015/items/TDFFUMX8"],"itemData":{"id":2412,"type":"chapter","title":"The Spirit of Mercantile Enterprise","container-title":"Changing National Identities at the Frontier: Texas and New Mexico, 1800–1850","publisher":"Cambridge University Press","publisher-place":"Cambridge [England]","page":"93–123","source":"Amazon","event-place":"Cambridge [England]","language":"English","author":[{"family":"Reséndez","given":"Andrés"}],"issued":{"date-parts":[["2004",9,13]]}}}],"schema":"https://github.com/citation-style-language/schema/raw/master/csl-citation.json"} </w:instrText>
      </w:r>
      <w:r>
        <w:fldChar w:fldCharType="separate"/>
      </w:r>
      <w:r w:rsidRPr="00324388">
        <w:rPr>
          <w:rFonts w:ascii="Cambria"/>
        </w:rPr>
        <w:t xml:space="preserve">Andrés Reséndez, “The Spirit of Mercantile Enterprise,” in </w:t>
      </w:r>
      <w:r w:rsidRPr="00324388">
        <w:rPr>
          <w:rFonts w:ascii="Cambria"/>
          <w:i/>
          <w:iCs/>
        </w:rPr>
        <w:t>Changing National Identities at the Frontier: Texas and New Mexico, 1800–1850</w:t>
      </w:r>
      <w:r w:rsidRPr="00324388">
        <w:rPr>
          <w:rFonts w:ascii="Cambria"/>
        </w:rPr>
        <w:t xml:space="preserve"> (Cambridge [England]: Cambridge University Press, 2004), 93–123.</w:t>
      </w:r>
      <w:r>
        <w:fldChar w:fldCharType="end"/>
      </w:r>
    </w:p>
    <w:p w14:paraId="13CF8C4A" w14:textId="77777777" w:rsidR="004A629B" w:rsidRDefault="004A629B" w:rsidP="004A629B">
      <w:pPr>
        <w:pStyle w:val="ListParagraph"/>
        <w:numPr>
          <w:ilvl w:val="0"/>
          <w:numId w:val="24"/>
        </w:numPr>
      </w:pPr>
      <w:r>
        <w:fldChar w:fldCharType="begin"/>
      </w:r>
      <w:r>
        <w:instrText xml:space="preserve"> ADDIN ZOTERO_ITEM CSL_CITATION {"citationID":"xeW6tOPZ","properties":{"formattedCitation":"{\\rtf Henri Folmer, \\uc0\\u8220{}The Mallet Expedition of 1739 through Nebraska, Kansas and Colorado to Santa Fe,\\uc0\\u8221{} {\\i{}Colorado Magazine} 16 (September 1939): 161\\uc0\\u8211{}73.}","plainCitation":"Henri Folmer, “The Mallet Expedition of 1739 through Nebraska, Kansas and Colorado to Santa Fe,” Colorado Magazine 16 (September 1939): 161–73."},"citationItems":[{"id":2320,"uris":["http://zotero.org/groups/1849015/items/F2NHKTG2"],"uri":["http://zotero.org/groups/1849015/items/F2NHKTG2"],"itemData":{"id":2320,"type":"article-journal","title":"The Mallet Expedition of 1739 through Nebraska, Kansas and Colorado to Santa Fe","container-title":"Colorado Magazine","page":"161-173","volume":"16","author":[{"family":"Folmer","given":"Henri"}],"issued":{"date-parts":[["1939",9]]}}}],"schema":"https://github.com/citation-style-language/schema/raw/master/csl-citation.json"} </w:instrText>
      </w:r>
      <w:r>
        <w:fldChar w:fldCharType="separate"/>
      </w:r>
      <w:r w:rsidRPr="00FA4E3E">
        <w:rPr>
          <w:rFonts w:ascii="Cambria"/>
        </w:rPr>
        <w:t xml:space="preserve">Henri Folmer, “The Mallet Expedition of 1739 through Nebraska, Kansas and Colorado to Santa Fe,” </w:t>
      </w:r>
      <w:r w:rsidRPr="00FA4E3E">
        <w:rPr>
          <w:rFonts w:ascii="Cambria"/>
          <w:i/>
          <w:iCs/>
        </w:rPr>
        <w:t>Colorado Magazine</w:t>
      </w:r>
      <w:r w:rsidRPr="00FA4E3E">
        <w:rPr>
          <w:rFonts w:ascii="Cambria"/>
        </w:rPr>
        <w:t xml:space="preserve"> 16 (September 1939): 161–73.</w:t>
      </w:r>
      <w:r>
        <w:fldChar w:fldCharType="end"/>
      </w:r>
    </w:p>
    <w:p w14:paraId="1C45A0F7" w14:textId="77777777" w:rsidR="004A629B" w:rsidRDefault="004A629B" w:rsidP="004A629B">
      <w:pPr>
        <w:pStyle w:val="ListParagraph"/>
        <w:numPr>
          <w:ilvl w:val="0"/>
          <w:numId w:val="24"/>
        </w:numPr>
      </w:pPr>
      <w:r>
        <w:fldChar w:fldCharType="begin"/>
      </w:r>
      <w:r>
        <w:instrText xml:space="preserve"> ADDIN ZOTERO_ITEM CSL_CITATION {"citationID":"sucEvu9m","properties":{"formattedCitation":"{\\rtf Susan Calafate Boyle, \\uc0\\u8220{}Going Down the Royal Road,\\uc0\\u8221{} in {\\i{}Los Capitalistas\\uc0\\u8239{}: Hispano Merchants and the Santa Fe Trade} (Albuquerque\\uc0\\u8239{}: University of New Mexico Press, 1997), 28\\uc0\\u8211{}44.}","plainCitation":"Susan Calafate Boyle, “Going Down the Royal Road,” in Los Capitalistas : Hispano Merchants and the Santa Fe Trade (Albuquerque : University of New Mexico Press, 1997), 28–44."},"citationItems":[{"id":2221,"uris":["http://zotero.org/groups/1849015/items/TXG4KA4X"],"uri":["http://zotero.org/groups/1849015/items/TXG4KA4X"],"itemData":{"id":2221,"type":"chapter","title":"Going Down the Royal Road","container-title":"Los capitalistas : Hispano merchants and the Santa Fe trade","publisher":"Albuquerque : University of New Mexico Press","page":"28-44","source":"EBSCOhost","archive_location":"Center for Southwest Research UNM Archives - Library Use Only HF3161 N6 B69 1997","abstract":"Isolation and dependency -- Poverty and neglect -- Going down the royal road -- Contraband and the law -- New Mexican merchants and mercantile capitalism -- Felipe Chavez -- New Mexican capitalists -- Too little freighting for Uncle Sam.","ISBN":"978-0-8263-1789-6","author":[{"family":"Boyle","given":"Susan Calafate"}],"issued":{"date-parts":[["1997"]]}}}],"schema":"https://github.com/citation-style-language/schema/raw/master/csl-citation.json"} </w:instrText>
      </w:r>
      <w:r>
        <w:fldChar w:fldCharType="separate"/>
      </w:r>
      <w:r w:rsidRPr="00D50529">
        <w:rPr>
          <w:rFonts w:ascii="Cambria"/>
        </w:rPr>
        <w:t xml:space="preserve">Susan Calafate Boyle, “Going Down the Royal Road,” in </w:t>
      </w:r>
      <w:r w:rsidRPr="00D50529">
        <w:rPr>
          <w:rFonts w:ascii="Cambria"/>
          <w:i/>
          <w:iCs/>
        </w:rPr>
        <w:t>Los Capitalistas : Hispano Merchants and the Santa Fe Trade</w:t>
      </w:r>
      <w:r w:rsidRPr="00D50529">
        <w:rPr>
          <w:rFonts w:ascii="Cambria"/>
        </w:rPr>
        <w:t xml:space="preserve"> (Albuquerque : University of New Mexico Press, 1997), 28–44.</w:t>
      </w:r>
      <w:r>
        <w:fldChar w:fldCharType="end"/>
      </w:r>
    </w:p>
    <w:p w14:paraId="363CF268" w14:textId="77777777" w:rsidR="004A629B" w:rsidRDefault="004A629B" w:rsidP="004A629B">
      <w:pPr>
        <w:pStyle w:val="ListParagraph"/>
        <w:numPr>
          <w:ilvl w:val="0"/>
          <w:numId w:val="24"/>
        </w:numPr>
      </w:pPr>
      <w:r>
        <w:fldChar w:fldCharType="begin"/>
      </w:r>
      <w:r>
        <w:instrText xml:space="preserve"> ADDIN ZOTERO_ITEM CSL_CITATION {"citationID":"fB73jr1d","properties":{"formattedCitation":"{\\rtf Douglas C. Comer, {\\i{}Ritual Ground: Bent\\uc0\\u8217{}s Old Fort, World Formation, and the Annexation of the Southwest} (Berkeley: University of California Press, 1996).}","plainCitation":"Douglas C. Comer, Ritual Ground: Bent’s Old Fort, World Formation, and the Annexation of the Southwest (Berkeley: University of California Press, 1996)."},"citationItems":[{"id":2349,"uris":["http://zotero.org/groups/1849015/items/QYC2H4SF"],"uri":["http://zotero.org/groups/1849015/items/QYC2H4SF"],"itemData":{"id":2349,"type":"book","title":"Ritual Ground: Bent's Old Fort, World Formation, and the Annexation of the Southwest","publisher":"University of California Press","publisher-place":"Berkeley","number-of-pages":"328","source":"Amazon","event-place":"Berkeley","ISBN":"978-0-520-20774-5","shortTitle":"Ritual Ground","language":"English","author":[{"family":"Comer","given":"Douglas C."}],"issued":{"date-parts":[["1996",12,23]]}}}],"schema":"https://github.com/citation-style-language/schema/raw/master/csl-citation.json"} </w:instrText>
      </w:r>
      <w:r>
        <w:fldChar w:fldCharType="separate"/>
      </w:r>
      <w:r w:rsidRPr="0030395E">
        <w:rPr>
          <w:rFonts w:ascii="Cambria"/>
        </w:rPr>
        <w:t xml:space="preserve">Douglas C. Comer, </w:t>
      </w:r>
      <w:r w:rsidRPr="0030395E">
        <w:rPr>
          <w:rFonts w:ascii="Cambria"/>
          <w:i/>
          <w:iCs/>
        </w:rPr>
        <w:t>Ritual Ground: Bent’s Old Fort, World Formation, and the Annexation of the Southwest</w:t>
      </w:r>
      <w:r w:rsidRPr="0030395E">
        <w:rPr>
          <w:rFonts w:ascii="Cambria"/>
        </w:rPr>
        <w:t xml:space="preserve"> (Berkeley: University of California Press, 1996).</w:t>
      </w:r>
      <w:r>
        <w:fldChar w:fldCharType="end"/>
      </w:r>
    </w:p>
    <w:p w14:paraId="5B2C4EFB" w14:textId="77777777" w:rsidR="004A629B" w:rsidRDefault="004A629B" w:rsidP="004A629B">
      <w:pPr>
        <w:pStyle w:val="Heading3"/>
      </w:pPr>
      <w:r>
        <w:t>Wednesday: cities, capitalists, and commodities</w:t>
      </w:r>
    </w:p>
    <w:p w14:paraId="4DDECCCC" w14:textId="77777777" w:rsidR="004A629B" w:rsidRPr="006351C2" w:rsidRDefault="004A629B" w:rsidP="004A629B">
      <w:pPr>
        <w:pStyle w:val="ListParagraph"/>
        <w:numPr>
          <w:ilvl w:val="0"/>
          <w:numId w:val="25"/>
        </w:numPr>
        <w:rPr>
          <w:u w:val="single"/>
        </w:rPr>
      </w:pPr>
      <w:r>
        <w:fldChar w:fldCharType="begin"/>
      </w:r>
      <w:r>
        <w:instrText xml:space="preserve"> ADDIN ZOTERO_ITEM CSL_CITATION {"citationID":"yPaHARrM","properties":{"formattedCitation":"{\\rtf Richard C. Wade, {\\i{}The Urban Frontier: The Rise of Western Cities, 1790-1830}, 1st Printing edition (Urbana: University of Illinois Press, 1996).}","plainCitation":"Richard C. Wade, The Urban Frontier: The Rise of Western Cities, 1790-1830, 1st Printing edition (Urbana: University of Illinois Press, 1996)."},"citationItems":[{"id":2436,"uris":["http://zotero.org/groups/1849015/items/WQPA4XME"],"uri":["http://zotero.org/groups/1849015/items/WQPA4XME"],"itemData":{"id":2436,"type":"book","title":"The Urban Frontier: The Rise of Western Cities, 1790-1830","publisher":"University of Illinois Press","publisher-place":"Urbana","number-of-pages":"384","edition":"1st Printing edition","source":"Amazon","event-place":"Urbana","abstract":"When The Urban Frontier was first published it roused attention because it held that settlers made a concerted effort to bring established institutions and ways to their new country. This differed markedly from the then-dominant Turnerian hypothesis that a culture's identity and behavior was determined by its history and experience in a particular social and physical environment. The Urban Frontier is still considered one of the most important books in urban history. This printing of the now-classic Wade volume features a new introduction by Zane L. Miller.","ISBN":"978-0-252-06422-7","shortTitle":"The Urban Frontier","language":"English","author":[{"family":"Wade","given":"Richard C."}],"issued":{"date-parts":[["1996",8,1]]}}}],"schema":"https://github.com/citation-style-language/schema/raw/master/csl-citation.json"} </w:instrText>
      </w:r>
      <w:r>
        <w:fldChar w:fldCharType="separate"/>
      </w:r>
      <w:r w:rsidRPr="006351C2">
        <w:rPr>
          <w:rFonts w:ascii="Cambria"/>
        </w:rPr>
        <w:t xml:space="preserve">Richard C. Wade, </w:t>
      </w:r>
      <w:r w:rsidRPr="006351C2">
        <w:rPr>
          <w:rFonts w:ascii="Cambria"/>
          <w:i/>
          <w:iCs/>
        </w:rPr>
        <w:t>The Urban Frontier: The Rise of Western Cities, 1790-1830</w:t>
      </w:r>
      <w:r w:rsidRPr="006351C2">
        <w:rPr>
          <w:rFonts w:ascii="Cambria"/>
        </w:rPr>
        <w:t xml:space="preserve"> (Urbana: University of Illinois Press, 1996).</w:t>
      </w:r>
      <w:r>
        <w:fldChar w:fldCharType="end"/>
      </w:r>
    </w:p>
    <w:p w14:paraId="7763913D" w14:textId="77777777" w:rsidR="004A629B" w:rsidRPr="006351C2" w:rsidRDefault="004A629B" w:rsidP="004A629B">
      <w:pPr>
        <w:pStyle w:val="ListParagraph"/>
        <w:numPr>
          <w:ilvl w:val="1"/>
          <w:numId w:val="25"/>
        </w:numPr>
        <w:rPr>
          <w:u w:val="single"/>
        </w:rPr>
      </w:pPr>
      <w:r>
        <w:t>chapter 1 (“The Beginnings of Western Urbanism”) and/or chapter 2 (“The Economic Base”)</w:t>
      </w:r>
    </w:p>
    <w:p w14:paraId="41C7B6EA" w14:textId="77777777" w:rsidR="004A629B" w:rsidRDefault="004A629B" w:rsidP="004A629B">
      <w:pPr>
        <w:pStyle w:val="ListParagraph"/>
        <w:numPr>
          <w:ilvl w:val="0"/>
          <w:numId w:val="25"/>
        </w:numPr>
      </w:pPr>
      <w:r>
        <w:fldChar w:fldCharType="begin"/>
      </w:r>
      <w:r>
        <w:instrText xml:space="preserve"> ADDIN ZOTERO_ITEM CSL_CITATION {"citationID":"BIJ5CEUv","properties":{"formattedCitation":"{\\rtf Adam Arenson, \\uc0\\u8220{}The Double Life of St. Louis: Narratives of Origins and Maturity in Wade\\uc0\\u8217{}s Urban Frontier,\\uc0\\u8221{} {\\i{}Indiana Magazine of History}, no. 3 (2009): 246.}","plainCitation":"Adam Arenson, “The Double Life of St. Louis: Narratives of Origins and Maturity in Wade’s Urban Frontier,” Indiana Magazine of History, no. 3 (2009): 246."},"citationItems":[{"id":2433,"uris":["http://zotero.org/groups/1849015/items/MQ52PGLW"],"uri":["http://zotero.org/groups/1849015/items/MQ52PGLW"],"itemData":{"id":2433,"type":"article-journal","title":"The Double Life of St. Louis: Narratives of Origins and Maturity in Wade's Urban Frontier","container-title":"Indiana Magazine of History","page":"246","issue":"3","source":"EBSCOhost","ISSN":"00196673","shortTitle":"The Double Life of St. Louis","journalAbbreviation":"Indiana Magazine of History","author":[{"family":"Arenson","given":"Adam"}],"issued":{"date-parts":[["2009"]]}}}],"schema":"https://github.com/citation-style-language/schema/raw/master/csl-citation.json"} </w:instrText>
      </w:r>
      <w:r>
        <w:fldChar w:fldCharType="separate"/>
      </w:r>
      <w:r w:rsidRPr="006351C2">
        <w:rPr>
          <w:rFonts w:ascii="Cambria"/>
        </w:rPr>
        <w:t xml:space="preserve">Adam Arenson, “The Double Life of St. Louis: Narratives of Origins and Maturity in Wade’s Urban Frontier,” </w:t>
      </w:r>
      <w:r w:rsidRPr="006351C2">
        <w:rPr>
          <w:rFonts w:ascii="Cambria"/>
          <w:i/>
          <w:iCs/>
        </w:rPr>
        <w:t>Indiana Magazine of History</w:t>
      </w:r>
      <w:r w:rsidRPr="006351C2">
        <w:rPr>
          <w:rFonts w:ascii="Cambria"/>
        </w:rPr>
        <w:t>, no. 3 (2009): 246.</w:t>
      </w:r>
      <w:r>
        <w:fldChar w:fldCharType="end"/>
      </w:r>
    </w:p>
    <w:p w14:paraId="25C0FC43" w14:textId="77777777" w:rsidR="004A629B" w:rsidRDefault="004A629B" w:rsidP="004A629B">
      <w:pPr>
        <w:pStyle w:val="ListParagraph"/>
        <w:numPr>
          <w:ilvl w:val="0"/>
          <w:numId w:val="25"/>
        </w:numPr>
      </w:pPr>
      <w:r>
        <w:fldChar w:fldCharType="begin"/>
      </w:r>
      <w:r>
        <w:instrText xml:space="preserve"> ADDIN ZOTERO_ITEM CSL_CITATION {"citationID":"9UI0xP1W","properties":{"formattedCitation":"{\\rtf William J. Parish, {\\i{}The Charles Ilfeld Company: A Study of the Rise and Decline of Mercantile Capitalism in New Mexico}, First Edition edition (Harvard University Press, 1961).}","plainCitation":"William J. Parish, The Charles Ilfeld Company: A Study of the Rise and Decline of Mercantile Capitalism in New Mexico, First Edition edition (Harvard University Press, 1961)."},"citationItems":[{"id":2363,"uris":["http://zotero.org/groups/1849015/items/TDEJGDLW"],"uri":["http://zotero.org/groups/1849015/items/TDEJGDLW"],"itemData":{"id":2363,"type":"book","title":"The Charles Ilfeld Company: A Study of the Rise and Decline of Mercantile Capitalism in New Mexico","publisher":"Harvard University Press","number-of-pages":"512","edition":"First Edition edition","source":"Amazon","abstract":"In a pioneering study of far western commercial enterprise from Santa Fe Trail days to the present, detailed company records reveal the merchants' solutions of monetary exchange, balance of trade, and transportation problems, in depression and prosperity. Finally, the author traces the defeat of mercantile capitalism by modern specialization. New materials give valuable insights into the history of economic development in the western hemisphere. An important book for economists and historians, its frontier stories will delight less specialized readers.","ISBN":"978-0-674-11075-5","shortTitle":"The Charles Ilfeld Company","language":"English","author":[{"family":"Parish","given":"William J."}],"issued":{"date-parts":[["1961",1,1]]}}}],"schema":"https://github.com/citation-style-language/schema/raw/master/csl-citation.json"} </w:instrText>
      </w:r>
      <w:r>
        <w:fldChar w:fldCharType="separate"/>
      </w:r>
      <w:r w:rsidRPr="006351C2">
        <w:rPr>
          <w:rFonts w:ascii="Cambria"/>
        </w:rPr>
        <w:t xml:space="preserve">William J. Parish, </w:t>
      </w:r>
      <w:r w:rsidRPr="006351C2">
        <w:rPr>
          <w:rFonts w:ascii="Cambria"/>
          <w:i/>
          <w:iCs/>
        </w:rPr>
        <w:t>The Charles Ilfeld Company: A Study of the Rise and Decline of Mercantile Capitalism in New Mexico</w:t>
      </w:r>
      <w:r w:rsidRPr="006351C2">
        <w:rPr>
          <w:rFonts w:ascii="Cambria"/>
        </w:rPr>
        <w:t xml:space="preserve"> (</w:t>
      </w:r>
      <w:r>
        <w:rPr>
          <w:rFonts w:ascii="Cambria"/>
        </w:rPr>
        <w:t xml:space="preserve">Cambridge, Mass.: </w:t>
      </w:r>
      <w:r w:rsidRPr="006351C2">
        <w:rPr>
          <w:rFonts w:ascii="Cambria"/>
        </w:rPr>
        <w:t>Harvard University Press, 1961).</w:t>
      </w:r>
      <w:r>
        <w:fldChar w:fldCharType="end"/>
      </w:r>
    </w:p>
    <w:p w14:paraId="779A543A" w14:textId="77777777" w:rsidR="004A629B" w:rsidRDefault="004A629B" w:rsidP="004A629B">
      <w:pPr>
        <w:pStyle w:val="ListParagraph"/>
        <w:numPr>
          <w:ilvl w:val="0"/>
          <w:numId w:val="25"/>
        </w:numPr>
      </w:pPr>
      <w:r>
        <w:fldChar w:fldCharType="begin"/>
      </w:r>
      <w:r>
        <w:instrText xml:space="preserve"> ADDIN ZOTERO_ITEM CSL_CITATION {"citationID":"BtfiGD4U","properties":{"formattedCitation":"{\\rtf Jay Gitlin, {\\i{}The Bourgeois Frontier\\uc0\\u8239{}: French Towns, French Traders, and American Expansion}, The Lamar Series in Western History (New Haven\\uc0\\u8239{}: Yale University Press, \\uc0\\u169{}2010., 2010), http://libproxy.unm.edu/login?url=http://search.ebscohost.com/login.aspx?direct=true&amp;db=cat05987a&amp;AN=unm.318645759&amp;site=eds-live&amp;scope=site.}","plainCitation":"Jay Gitlin, The Bourgeois Frontier : French Towns, French Traders, and American Expansion, The Lamar Series in Western History (New Haven : Yale University Press, ©2010., 2010), http://libproxy.unm.edu/login?url=http://search.ebscohost.com/login.aspx?direct=true&amp;db=cat05987a&amp;AN=unm.318645759&amp;site=eds-live&amp;scope=site."},"citationItems":[{"id":2443,"uris":["http://zotero.org/groups/1849015/items/9FTMIHM2"],"uri":["http://zotero.org/groups/1849015/items/9FTMIHM2"],"itemData":{"id":2443,"type":"book","title":"The Bourgeois Frontier : French towns, French traders, and American expansion","collection-title":"The Lamar series in Western history","publisher":"New Haven : Yale University Press, ©2010.","source":"EBSCOhost","archive_location":"Zimmerman Second Floor F596.3.F8 G585 2010","abstract":"Summary: \"Histories tend to emphasize conquest by Anglo-Americans as the driving force behind the development of the American West. In this fresh interpretation, Jay Gitlin argues that the activities of the French are crucial to understanding the phenomenon of westward expansion. The Seven Years War brought an end to the French colonial enterprise in North America, but the French in towns such as New Orleans, St. Louis, and Detroit survived the transition to American rule. French traders from Mid-America such as the Chouteaus and Robidouxs of St. Louis then became agents of change in the West, perfecting a strategy of 'middle grounding' by pursuing alliances within Indian and Mexican communities in advance of American settlement and re-investing fur trade profits in land, town sites, banks, and transportation. The Bourgeois Frontier provides the missing French connection between the urban Midwest and western expansion.\"--Jacket.","URL":"http://libproxy.unm.edu/login?url=http://search.ebscohost.com/login.aspx?direct=true&amp;db=cat05987a&amp;AN=unm.318645759&amp;site=eds-live&amp;scope=site","ISBN":"978-0-300-10118-8","shortTitle":"The bourgeois frontier","author":[{"family":"Gitlin","given":"Jay"}],"issued":{"date-parts":[["2010"]]},"accessed":{"date-parts":[["2018",1,12]]}}}],"schema":"https://github.com/citation-style-language/schema/raw/master/csl-citation.json"} </w:instrText>
      </w:r>
      <w:r>
        <w:fldChar w:fldCharType="separate"/>
      </w:r>
      <w:r w:rsidRPr="00B1217D">
        <w:rPr>
          <w:rFonts w:ascii="Cambria"/>
        </w:rPr>
        <w:t xml:space="preserve">Jay Gitlin, </w:t>
      </w:r>
      <w:r w:rsidRPr="00B1217D">
        <w:rPr>
          <w:rFonts w:ascii="Cambria"/>
          <w:i/>
          <w:iCs/>
        </w:rPr>
        <w:t>The Bourgeois Frontier: French Towns, French Traders, and American Expansion</w:t>
      </w:r>
      <w:r w:rsidRPr="00B1217D">
        <w:rPr>
          <w:rFonts w:ascii="Cambria"/>
        </w:rPr>
        <w:t xml:space="preserve"> (New Haven</w:t>
      </w:r>
      <w:r>
        <w:rPr>
          <w:rFonts w:ascii="Cambria"/>
        </w:rPr>
        <w:t>, Conn.</w:t>
      </w:r>
      <w:r w:rsidRPr="00B1217D">
        <w:rPr>
          <w:rFonts w:ascii="Cambria"/>
        </w:rPr>
        <w:t>: Yale University Press, 2010)</w:t>
      </w:r>
      <w:r>
        <w:fldChar w:fldCharType="end"/>
      </w:r>
    </w:p>
    <w:p w14:paraId="769E369E" w14:textId="77777777" w:rsidR="004A629B" w:rsidRDefault="004A629B" w:rsidP="004A629B">
      <w:pPr>
        <w:pStyle w:val="ListParagraph"/>
        <w:numPr>
          <w:ilvl w:val="1"/>
          <w:numId w:val="25"/>
        </w:numPr>
      </w:pPr>
      <w:r>
        <w:t>chapter 4 (“How the West Was Sold”) and/or chapter 5 (“Beyond St. Louis: Negotiating the Course of Empire”)</w:t>
      </w:r>
    </w:p>
    <w:p w14:paraId="2EA24DDA" w14:textId="77777777" w:rsidR="004A629B" w:rsidRDefault="004A629B" w:rsidP="004A629B">
      <w:pPr>
        <w:pStyle w:val="ListParagraph"/>
        <w:numPr>
          <w:ilvl w:val="0"/>
          <w:numId w:val="25"/>
        </w:numPr>
      </w:pPr>
      <w:r>
        <w:fldChar w:fldCharType="begin"/>
      </w:r>
      <w:r>
        <w:instrText xml:space="preserve"> ADDIN ZOTERO_ITEM CSL_CITATION {"citationID":"JPjH3GTM","properties":{"formattedCitation":"{\\rtf Susan Calafate Boyle, \\uc0\\u8220{}New Mexican Merchants and Mercantile Capitalism,\\uc0\\u8221{} in {\\i{}Los Capitalistas: Hispano Merchants and the Santa Fe Trade} (Albuquerque: University of New Mexico Press, 2000), 57\\uc0\\u8211{}72.}","plainCitation":"Susan Calafate Boyle, “New Mexican Merchants and Mercantile Capitalism,” in Los Capitalistas: Hispano Merchants and the Santa Fe Trade (Albuquerque: University of New Mexico Press, 2000), 57–72."},"citationItems":[{"id":2224,"uris":["http://zotero.org/groups/1849015/items/IBKM6FGP"],"uri":["http://zotero.org/groups/1849015/items/IBKM6FGP"],"itemData":{"id":2224,"type":"chapter","title":"New Mexican Merchants and Mercantile Capitalism","container-title":"Los Capitalistas: Hispano Merchants and the Santa Fe Trade","publisher":"University of New Mexico Press","publisher-place":"Albuquerque","page":"57-72","source":"Amazon","event-place":"Albuquerque","ISBN":"978-0-8263-2235-7","language":"English","author":[{"family":"Boyle","given":"Susan Calafate"}],"issued":{"date-parts":[["2000",9,1]]}}}],"schema":"https://github.com/citation-style-language/schema/raw/master/csl-citation.json"} </w:instrText>
      </w:r>
      <w:r>
        <w:fldChar w:fldCharType="separate"/>
      </w:r>
      <w:r w:rsidRPr="00324388">
        <w:rPr>
          <w:rFonts w:ascii="Cambria"/>
        </w:rPr>
        <w:t xml:space="preserve">Susan Calafate Boyle, “New Mexican Merchants and Mercantile Capitalism,” in </w:t>
      </w:r>
      <w:r w:rsidRPr="00324388">
        <w:rPr>
          <w:rFonts w:ascii="Cambria"/>
          <w:i/>
          <w:iCs/>
        </w:rPr>
        <w:t>Los Capitalistas: Hispano Merchants and the Santa Fe Trade</w:t>
      </w:r>
      <w:r w:rsidRPr="00324388">
        <w:rPr>
          <w:rFonts w:ascii="Cambria"/>
        </w:rPr>
        <w:t xml:space="preserve"> (Albuquerque: University of New Mexico Press, 2000), 57–72.</w:t>
      </w:r>
      <w:r>
        <w:fldChar w:fldCharType="end"/>
      </w:r>
    </w:p>
    <w:p w14:paraId="239160D0" w14:textId="77777777" w:rsidR="004A629B" w:rsidRDefault="004A629B" w:rsidP="004A629B">
      <w:pPr>
        <w:pStyle w:val="ListParagraph"/>
        <w:numPr>
          <w:ilvl w:val="0"/>
          <w:numId w:val="25"/>
        </w:numPr>
      </w:pPr>
      <w:r>
        <w:lastRenderedPageBreak/>
        <w:fldChar w:fldCharType="begin"/>
      </w:r>
      <w:r>
        <w:instrText xml:space="preserve"> ADDIN ZOTERO_ITEM CSL_CITATION {"citationID":"oBWkAEm8","properties":{"formattedCitation":"{\\rtf Morris F. Taylor, {\\i{}First Mail West\\uc0\\u8239{}: Stagecoach Lines on the Santa Fe Trail} (Albuquerque\\uc0\\u8239{}: University of New Mexico Press, \\uc0\\u169{}2000., 2000).}","plainCitation":"Morris F. Taylor, First Mail West : Stagecoach Lines on the Santa Fe Trail (Albuquerque : University of New Mexico Press, ©2000., 2000)."},"citationItems":[{"id":2454,"uris":["http://zotero.org/groups/1849015/items/DZCK55RE"],"uri":["http://zotero.org/groups/1849015/items/DZCK55RE"],"itemData":{"id":2454,"type":"book","title":"First Mail West : Stagecoach Lines on the Santa Fe Trail","publisher":"Albuquerque : University of New Mexico Press, ©2000.","source":"EBSCOhost","archive_location":"Center for Southwest Research Books - Library Use Only HE5748 S66 T39 2000","ISBN":"978-0-8263-2103-9","shortTitle":"First mail west","author":[{"family":"Taylor","given":"Morris F."}],"issued":{"date-parts":[["2000"]]}}}],"schema":"https://github.com/citation-style-language/schema/raw/master/csl-citation.json"} </w:instrText>
      </w:r>
      <w:r>
        <w:fldChar w:fldCharType="separate"/>
      </w:r>
      <w:r w:rsidRPr="00410B63">
        <w:rPr>
          <w:rFonts w:ascii="Cambria"/>
        </w:rPr>
        <w:t xml:space="preserve">Morris F. Taylor, </w:t>
      </w:r>
      <w:r w:rsidRPr="00410B63">
        <w:rPr>
          <w:rFonts w:ascii="Cambria"/>
          <w:i/>
          <w:iCs/>
        </w:rPr>
        <w:t>First Mail West : Stagecoach Lines on the Santa Fe Trail</w:t>
      </w:r>
      <w:r w:rsidRPr="00410B63">
        <w:rPr>
          <w:rFonts w:ascii="Cambria"/>
        </w:rPr>
        <w:t xml:space="preserve"> (Albuquerque: University of New Mexico Press, 2000).</w:t>
      </w:r>
      <w:r>
        <w:fldChar w:fldCharType="end"/>
      </w:r>
    </w:p>
    <w:p w14:paraId="1B3BE362" w14:textId="77777777" w:rsidR="004A629B" w:rsidRDefault="004A629B" w:rsidP="004A629B">
      <w:pPr>
        <w:pStyle w:val="ListParagraph"/>
        <w:numPr>
          <w:ilvl w:val="0"/>
          <w:numId w:val="25"/>
        </w:numPr>
      </w:pPr>
      <w:r>
        <w:fldChar w:fldCharType="begin"/>
      </w:r>
      <w:r>
        <w:instrText xml:space="preserve"> ADDIN ZOTERO_ITEM CSL_CITATION {"citationID":"KoFV16qx","properties":{"formattedCitation":"{\\rtf David Lavender, {\\i{}Bent\\uc0\\u8217{}s Fort}, A Bison Book (Lincoln\\uc0\\u8239{}: University of Nebraska Press, 1972, \\uc0\\u169{}1954., 1972).}","plainCitation":"David Lavender, Bent’s Fort, A Bison Book (Lincoln : University of Nebraska Press, 1972, ©1954., 1972)."},"citationItems":[{"id":2451,"uris":["http://zotero.org/groups/1849015/items/LTC3QRPW"],"uri":["http://zotero.org/groups/1849015/items/LTC3QRPW"],"itemData":{"id":2451,"type":"book","title":"Bent's Fort","collection-title":"A Bison book","publisher":"Lincoln : University of Nebraska Press, 1972, ©1954.","source":"EBSCOhost","archive_location":"Center for Southwest Research Books - Library Use Only F782.A7 L3 1972","abstract":"Introduction The Place Called Purgatory 9 -- I. The Town on the River 15 -- II. Those Bloody Waters 26 -- III. The Trapper from Taos 49 -- IV. Mountain Winter 75 -- V. Death on the Trail 89 -- VI. the People of the Plains 106 -- VII. The Night the Stars Fell 130 -- VIII. Robes, Alcohol, and Dragoons 154 -- IX. Adobe Empire 177 -- X. Texians 204 -- XI. Kit Carson's Brother-in-Law 218 -- XII. Land Beyond Imagining 232 -- XIII. Rumbles of Trouble 249 -- XIV. War 265 -- XV. Revolution 290 -- XVI. Retribution 304 -- XVII. Destruction 319 -- XVIII. Turn Back the Clock 339 -- XIX. The White Tide 362 -- XX. The Last Agonies 379.","ISBN":"978-0-8032-5753-5","author":[{"family":"Lavender","given":"David"}],"issued":{"date-parts":[["1972"]]}}}],"schema":"https://github.com/citation-style-language/schema/raw/master/csl-citation.json"} </w:instrText>
      </w:r>
      <w:r>
        <w:fldChar w:fldCharType="separate"/>
      </w:r>
      <w:r w:rsidRPr="00590847">
        <w:rPr>
          <w:rFonts w:ascii="Cambria"/>
        </w:rPr>
        <w:t xml:space="preserve">David Lavender, </w:t>
      </w:r>
      <w:r w:rsidRPr="00590847">
        <w:rPr>
          <w:rFonts w:ascii="Cambria"/>
          <w:i/>
          <w:iCs/>
        </w:rPr>
        <w:t>Bent’s Fort</w:t>
      </w:r>
      <w:r w:rsidRPr="00590847">
        <w:rPr>
          <w:rFonts w:ascii="Cambria"/>
        </w:rPr>
        <w:t xml:space="preserve"> (Lincoln : University of Nebraska Press, 1972).</w:t>
      </w:r>
      <w:r>
        <w:fldChar w:fldCharType="end"/>
      </w:r>
    </w:p>
    <w:p w14:paraId="638ED594" w14:textId="77777777" w:rsidR="004A629B" w:rsidRDefault="004A629B" w:rsidP="004A629B">
      <w:pPr>
        <w:pStyle w:val="ListParagraph"/>
        <w:numPr>
          <w:ilvl w:val="0"/>
          <w:numId w:val="25"/>
        </w:numPr>
      </w:pPr>
      <w:r>
        <w:rPr>
          <w:rStyle w:val="FootnoteReference"/>
        </w:rPr>
        <w:t xml:space="preserve"> </w:t>
      </w:r>
      <w:r>
        <w:fldChar w:fldCharType="begin"/>
      </w:r>
      <w:r>
        <w:instrText xml:space="preserve"> ADDIN ZOTERO_ITEM CSL_CITATION {"citationID":"WOdkf60X","properties":{"formattedCitation":"{\\rtf Anne F. Hyde, {\\i{}Empires, Nations, and Families: A New History of the North American West, 1800-1860}, Reprint edition (Ecco, 2012).}","plainCitation":"Anne F. Hyde, Empires, Nations, and Families: A New History of the North American West, 1800-1860, Reprint edition (Ecco, 2012).","dontUpdate":true},"citationItems":[{"id":2419,"uris":["http://zotero.org/groups/1849015/items/I46R6M3C"],"uri":["http://zotero.org/groups/1849015/items/I46R6M3C"],"itemData":{"id":2419,"type":"book","title":"Empires, Nations, and Families: A New History of the North American West, 1800-1860","publisher":"Ecco","publisher-place":"New York","number-of-pages":"640","edition":"Reprint edition","source":"Amazon","event-place":"New York","abstract":"“Ingenious. A magnificent scholarly achievement. A sweeping new narrative account of [western] history. A book to ponder and plunder.”—Virginia Scharff, Western Quarterly Review“Not only well researched and presented but instantly absorbing.”—Adrienne Caughfield, Journal of American History Pulitzer Prize nominee and winner of the Bancroft Prize—historical writing’s most prestigious award—Empires, Nations, and Families is an epic work of American History that fills in the blanks on the map of the American West between 1800 and 1860. Historian Anne F. Hyde—author of An American Vision: Far Western Landscape and National Culture and co-author (with William Deverell) of The West in the History of the Nation—tells a riveting true story of Native Americans, entrepreneurs, fur trappers and fur traders in a vibrant “wilderness” to which Daniel Boone himself was a Johnny-come-lately.","ISBN":"978-0-06-222515-3","shortTitle":"Empires, Nations, and Families","language":"English","author":[{"family":"Hyde","given":"Anne F."}],"issued":{"date-parts":[["2012",10,2]]}}}],"schema":"https://github.com/citation-style-language/schema/raw/master/csl-citation.json"} </w:instrText>
      </w:r>
      <w:r>
        <w:fldChar w:fldCharType="separate"/>
      </w:r>
      <w:r w:rsidRPr="003C3308">
        <w:rPr>
          <w:rFonts w:ascii="Cambria"/>
        </w:rPr>
        <w:t xml:space="preserve">Anne F. Hyde, </w:t>
      </w:r>
      <w:r w:rsidRPr="003C3308">
        <w:rPr>
          <w:rFonts w:ascii="Cambria"/>
          <w:i/>
          <w:iCs/>
        </w:rPr>
        <w:t>Empires, Nations, and Families: A New History of the North American West, 1800-1860</w:t>
      </w:r>
      <w:r w:rsidRPr="003C3308">
        <w:rPr>
          <w:rFonts w:ascii="Cambria"/>
        </w:rPr>
        <w:t xml:space="preserve"> (</w:t>
      </w:r>
      <w:r>
        <w:rPr>
          <w:rFonts w:ascii="Cambria"/>
        </w:rPr>
        <w:t xml:space="preserve">New York: </w:t>
      </w:r>
      <w:r w:rsidRPr="003C3308">
        <w:rPr>
          <w:rFonts w:ascii="Cambria"/>
        </w:rPr>
        <w:t>Ecco, 2012).</w:t>
      </w:r>
      <w:r>
        <w:fldChar w:fldCharType="end"/>
      </w:r>
    </w:p>
    <w:p w14:paraId="79A48AB2" w14:textId="77777777" w:rsidR="004A629B" w:rsidRDefault="004A629B" w:rsidP="004A629B">
      <w:pPr>
        <w:pStyle w:val="ListParagraph"/>
        <w:numPr>
          <w:ilvl w:val="1"/>
          <w:numId w:val="25"/>
        </w:numPr>
      </w:pPr>
      <w:r>
        <w:t xml:space="preserve">chapter 1 (“Families and Fur: The Personal World of the Early American West”) and/or chapter 3 (“Western Places: Regional Communities and </w:t>
      </w:r>
      <w:r>
        <w:rPr>
          <w:i/>
        </w:rPr>
        <w:t>Vecinidad</w:t>
      </w:r>
      <w:r>
        <w:t>”)</w:t>
      </w:r>
    </w:p>
    <w:p w14:paraId="3869B923" w14:textId="77777777" w:rsidR="004A629B" w:rsidRDefault="004A629B" w:rsidP="004A629B"/>
    <w:p w14:paraId="4AF051E6" w14:textId="77777777" w:rsidR="004A629B" w:rsidRDefault="004A629B" w:rsidP="004A629B">
      <w:pPr>
        <w:pStyle w:val="Heading2"/>
        <w:rPr>
          <w:u w:val="single"/>
        </w:rPr>
      </w:pPr>
      <w:r>
        <w:rPr>
          <w:u w:val="single"/>
        </w:rPr>
        <w:t>Week 7</w:t>
      </w:r>
      <w:r w:rsidRPr="003B6150">
        <w:rPr>
          <w:u w:val="single"/>
        </w:rPr>
        <w:t xml:space="preserve">—environmental history </w:t>
      </w:r>
    </w:p>
    <w:p w14:paraId="0082CAC3" w14:textId="77777777" w:rsidR="004A629B" w:rsidRDefault="004A629B" w:rsidP="004A629B">
      <w:pPr>
        <w:pStyle w:val="Heading3"/>
      </w:pPr>
      <w:r>
        <w:t>Monday: mythical and natural environments</w:t>
      </w:r>
    </w:p>
    <w:p w14:paraId="34A94507" w14:textId="77777777" w:rsidR="004A629B" w:rsidRDefault="004A629B" w:rsidP="004A629B">
      <w:pPr>
        <w:pStyle w:val="ListParagraph"/>
        <w:numPr>
          <w:ilvl w:val="0"/>
          <w:numId w:val="26"/>
        </w:numPr>
      </w:pPr>
      <w:r>
        <w:fldChar w:fldCharType="begin"/>
      </w:r>
      <w:r>
        <w:instrText xml:space="preserve"> ADDIN ZOTERO_ITEM CSL_CITATION {"citationID":"R2VNRaD1","properties":{"formattedCitation":"{\\rtf Frederick Jackson Turner, \\uc0\\u8220{}The Significance of the Frontier in American History,\\uc0\\u8221{} {\\i{}Annual Report of the American Historical Association}, 1894, 119\\uc0\\u8211{}227.}","plainCitation":"Frederick Jackson Turner, “The Significance of the Frontier in American History,” Annual Report of the American Historical Association, 1894, 119–227."},"citationItems":[{"id":2109,"uris":["http://zotero.org/groups/1849015/items/SXKK3CXZ"],"uri":["http://zotero.org/groups/1849015/items/SXKK3CXZ"],"itemData":{"id":2109,"type":"article-journal","title":"The Significance of the Frontier in American History","container-title":"Annual Report of the American Historical Association","page":"119-227","shortTitle":"The significance of the frontier in American history","author":[{"family":"Turner","given":"Frederick Jackson"}],"issued":{"date-parts":[["1894"]]}}}],"schema":"https://github.com/citation-style-language/schema/raw/master/csl-citation.json"} </w:instrText>
      </w:r>
      <w:r>
        <w:fldChar w:fldCharType="separate"/>
      </w:r>
      <w:r w:rsidRPr="002017D4">
        <w:rPr>
          <w:rFonts w:ascii="Cambria"/>
        </w:rPr>
        <w:t xml:space="preserve">Frederick Jackson Turner, </w:t>
      </w:r>
      <w:hyperlink r:id="rId17" w:history="1">
        <w:r w:rsidRPr="002017D4">
          <w:rPr>
            <w:rStyle w:val="Hyperlink"/>
            <w:rFonts w:ascii="Cambria"/>
          </w:rPr>
          <w:t>“The Significance of the Frontier in American History,”</w:t>
        </w:r>
      </w:hyperlink>
      <w:r w:rsidRPr="002017D4">
        <w:rPr>
          <w:rFonts w:ascii="Cambria"/>
        </w:rPr>
        <w:t xml:space="preserve"> </w:t>
      </w:r>
      <w:r w:rsidRPr="002017D4">
        <w:rPr>
          <w:rFonts w:ascii="Cambria"/>
          <w:i/>
          <w:iCs/>
        </w:rPr>
        <w:t>Annual Report of the American Historical Association</w:t>
      </w:r>
      <w:r>
        <w:rPr>
          <w:rFonts w:ascii="Cambria"/>
        </w:rPr>
        <w:t xml:space="preserve"> (</w:t>
      </w:r>
      <w:r w:rsidRPr="002017D4">
        <w:rPr>
          <w:rFonts w:ascii="Cambria"/>
        </w:rPr>
        <w:t>1894</w:t>
      </w:r>
      <w:r>
        <w:rPr>
          <w:rFonts w:ascii="Cambria"/>
        </w:rPr>
        <w:t>)</w:t>
      </w:r>
      <w:r w:rsidRPr="002017D4">
        <w:rPr>
          <w:rFonts w:ascii="Cambria"/>
        </w:rPr>
        <w:t>, 119–227.</w:t>
      </w:r>
      <w:r>
        <w:fldChar w:fldCharType="end"/>
      </w:r>
    </w:p>
    <w:p w14:paraId="5CC9DB22" w14:textId="77777777" w:rsidR="004A629B" w:rsidRDefault="004A629B" w:rsidP="004A629B">
      <w:pPr>
        <w:pStyle w:val="ListParagraph"/>
        <w:numPr>
          <w:ilvl w:val="0"/>
          <w:numId w:val="26"/>
        </w:numPr>
      </w:pPr>
      <w:r>
        <w:fldChar w:fldCharType="begin"/>
      </w:r>
      <w:r>
        <w:instrText xml:space="preserve"> ADDIN ZOTERO_ITEM CSL_CITATION {"citationID":"qRDvDRVk","properties":{"formattedCitation":"{\\rtf Walter Prescott Webb, \\uc0\\u8220{}The American Approach to the Great Plains,\\uc0\\u8221{} in {\\i{}The Great Plains,} (Boston: Ginn and Co., 1931), 140\\uc0\\u8211{}204.}","plainCitation":"Walter Prescott Webb, “The American Approach to the Great Plains,” in The Great Plains, (Boston: Ginn and Co., 1931), 140–204."},"citationItems":[{"id":2235,"uris":["http://zotero.org/groups/1849015/items/W92643PT"],"uri":["http://zotero.org/groups/1849015/items/W92643PT"],"itemData":{"id":2235,"type":"chapter","title":"The American Approach to the Great Plains","container-title":"The Great Plains,","publisher":"Ginn and Co.","publisher-place":"Boston","page":"140-204","source":"WorldCat Discovery Service","event-place":"Boston","language":"English","author":[{"family":"Webb","given":"Walter Prescott"}],"issued":{"date-parts":[["1931"]]}}}],"schema":"https://github.com/citation-style-language/schema/raw/master/csl-citation.json"} </w:instrText>
      </w:r>
      <w:r>
        <w:fldChar w:fldCharType="separate"/>
      </w:r>
      <w:r w:rsidRPr="002017D4">
        <w:rPr>
          <w:rFonts w:ascii="Cambria"/>
        </w:rPr>
        <w:t xml:space="preserve">Walter Prescott Webb, “The American Approach to the Great Plains,” in </w:t>
      </w:r>
      <w:r w:rsidRPr="002017D4">
        <w:rPr>
          <w:rFonts w:ascii="Cambria"/>
          <w:i/>
          <w:iCs/>
        </w:rPr>
        <w:t>The Great Plains,</w:t>
      </w:r>
      <w:r w:rsidRPr="002017D4">
        <w:rPr>
          <w:rFonts w:ascii="Cambria"/>
        </w:rPr>
        <w:t xml:space="preserve"> (Boston: Ginn and Co., 1931), 140–204.</w:t>
      </w:r>
      <w:r>
        <w:fldChar w:fldCharType="end"/>
      </w:r>
    </w:p>
    <w:p w14:paraId="46E89888" w14:textId="77777777" w:rsidR="004A629B" w:rsidRDefault="004A629B" w:rsidP="004A629B">
      <w:pPr>
        <w:pStyle w:val="ListParagraph"/>
        <w:numPr>
          <w:ilvl w:val="0"/>
          <w:numId w:val="26"/>
        </w:numPr>
      </w:pPr>
      <w:r>
        <w:fldChar w:fldCharType="begin"/>
      </w:r>
      <w:r>
        <w:instrText xml:space="preserve"> ADDIN ZOTERO_ITEM CSL_CITATION {"citationID":"Bqwa5lZh","properties":{"formattedCitation":"{\\rtf Elliott West, {\\i{}The Contested Plains: Indians, Goldseekers, and the Rush to Colorado}, New edition edition (Lawrence: Univ Pr of Kansas, 1998).}","plainCitation":"Elliott West, The Contested Plains: Indians, Goldseekers, and the Rush to Colorado, New edition edition (Lawrence: Univ Pr of Kansas, 1998)."},"citationItems":[{"id":2415,"uris":["http://zotero.org/groups/1849015/items/BNU53WLC"],"uri":["http://zotero.org/groups/1849015/items/BNU53WLC"],"itemData":{"id":2415,"type":"book","title":"The Contested Plains: Indians, Goldseekers, and the Rush to Colorado","publisher":"Univ Pr of Kansas","publisher-place":"Lawrence","number-of-pages":"446","edition":"New edition edition","source":"Amazon","event-place":"Lawrence","ISBN":"978-0-7006-1029-7","shortTitle":"The Contested Plains","language":"English","author":[{"family":"West","given":"Elliott"}],"issued":{"date-parts":[["1998",4,24]]}}}],"schema":"https://github.com/citation-style-language/schema/raw/master/csl-citation.json"} </w:instrText>
      </w:r>
      <w:r>
        <w:fldChar w:fldCharType="separate"/>
      </w:r>
      <w:r w:rsidRPr="00CB488E">
        <w:rPr>
          <w:rFonts w:ascii="Cambria"/>
        </w:rPr>
        <w:t xml:space="preserve">Elliott West, </w:t>
      </w:r>
      <w:r w:rsidRPr="00CB488E">
        <w:rPr>
          <w:rFonts w:ascii="Cambria"/>
          <w:i/>
          <w:iCs/>
        </w:rPr>
        <w:t>The Contested Plains: Indians, Goldseekers, and the Rush to Colorado</w:t>
      </w:r>
      <w:r w:rsidRPr="00CB488E">
        <w:rPr>
          <w:rFonts w:ascii="Cambria"/>
        </w:rPr>
        <w:t xml:space="preserve"> (Lawrence: Univ</w:t>
      </w:r>
      <w:r>
        <w:rPr>
          <w:rFonts w:ascii="Cambria"/>
        </w:rPr>
        <w:t>ersity</w:t>
      </w:r>
      <w:r w:rsidRPr="00CB488E">
        <w:rPr>
          <w:rFonts w:ascii="Cambria"/>
        </w:rPr>
        <w:t xml:space="preserve"> Pr</w:t>
      </w:r>
      <w:r>
        <w:rPr>
          <w:rFonts w:ascii="Cambria"/>
        </w:rPr>
        <w:t>ess</w:t>
      </w:r>
      <w:r w:rsidRPr="00CB488E">
        <w:rPr>
          <w:rFonts w:ascii="Cambria"/>
        </w:rPr>
        <w:t xml:space="preserve"> of Kansas, 1998).</w:t>
      </w:r>
      <w:r>
        <w:fldChar w:fldCharType="end"/>
      </w:r>
    </w:p>
    <w:p w14:paraId="64306E39" w14:textId="77777777" w:rsidR="004A629B" w:rsidRDefault="004A629B" w:rsidP="004A629B">
      <w:pPr>
        <w:pStyle w:val="ListParagraph"/>
        <w:numPr>
          <w:ilvl w:val="1"/>
          <w:numId w:val="26"/>
        </w:numPr>
      </w:pPr>
      <w:r>
        <w:t>prologue and/or chapter 3 (“Frontiers and Visions”)</w:t>
      </w:r>
    </w:p>
    <w:p w14:paraId="3101723A" w14:textId="77777777" w:rsidR="004A629B" w:rsidRDefault="004A629B" w:rsidP="004A629B">
      <w:pPr>
        <w:pStyle w:val="Heading3"/>
      </w:pPr>
      <w:r>
        <w:t>Wednesday: flora, fauna, and energy</w:t>
      </w:r>
    </w:p>
    <w:p w14:paraId="1F87D5AB" w14:textId="77777777" w:rsidR="004A629B" w:rsidRDefault="004A629B" w:rsidP="004A629B">
      <w:pPr>
        <w:pStyle w:val="ListParagraph"/>
        <w:numPr>
          <w:ilvl w:val="0"/>
          <w:numId w:val="27"/>
        </w:numPr>
      </w:pPr>
      <w:r>
        <w:fldChar w:fldCharType="begin"/>
      </w:r>
      <w:r>
        <w:instrText xml:space="preserve"> ADDIN ZOTERO_ITEM CSL_CITATION {"citationID":"GI8qfSxZ","properties":{"formattedCitation":"{\\rtf William W. Dunmire, {\\i{}Gardens of New Spain: How Mediterranean Plants and Foods Changed America} (Austin: University of Texas Press, 2004).}","plainCitation":"William W. Dunmire, Gardens of New Spain: How Mediterranean Plants and Foods Changed America (Austin: University of Texas Press, 2004)."},"citationItems":[{"id":2175,"uris":["http://zotero.org/groups/1849015/items/WCF8D5CH"],"uri":["http://zotero.org/groups/1849015/items/WCF8D5CH"],"itemData":{"id":2175,"type":"book","title":"Gardens of New Spain: How Mediterranean Plants and Foods Changed America","publisher":"University of Texas Press","publisher-place":"Austin","event-place":"Austin","abstract":"The fascinating story of the diffusion of plants, gardens, agriculture, and cuisine from late medieval Spain to the colonial frontier of Hispanic America.","ISBN":"978-0-292-70271-4","author":[{"family":"Dunmire","given":"William W."}],"issued":{"date-parts":[["2004"]]},"accessed":{"date-parts":[["2017",11,20]]}}}],"schema":"https://github.com/citation-style-language/schema/raw/master/csl-citation.json"} </w:instrText>
      </w:r>
      <w:r>
        <w:fldChar w:fldCharType="separate"/>
      </w:r>
      <w:r w:rsidRPr="007B5ADB">
        <w:rPr>
          <w:rFonts w:ascii="Cambria"/>
        </w:rPr>
        <w:t xml:space="preserve">William W. Dunmire, </w:t>
      </w:r>
      <w:r w:rsidRPr="007B5ADB">
        <w:rPr>
          <w:rFonts w:ascii="Cambria"/>
          <w:i/>
          <w:iCs/>
        </w:rPr>
        <w:t>Gardens of New Spain: How Mediterranean Plants and Foods Changed America</w:t>
      </w:r>
      <w:r w:rsidRPr="007B5ADB">
        <w:rPr>
          <w:rFonts w:ascii="Cambria"/>
        </w:rPr>
        <w:t xml:space="preserve"> (Austin: University of Texas Press, 2004).</w:t>
      </w:r>
      <w:r>
        <w:fldChar w:fldCharType="end"/>
      </w:r>
    </w:p>
    <w:p w14:paraId="391CB63F" w14:textId="77777777" w:rsidR="004A629B" w:rsidRDefault="004A629B" w:rsidP="004A629B">
      <w:pPr>
        <w:pStyle w:val="ListParagraph"/>
        <w:numPr>
          <w:ilvl w:val="1"/>
          <w:numId w:val="27"/>
        </w:numPr>
      </w:pPr>
      <w:r>
        <w:t>chapter 6 (“Spanish Technology, Trade, and Livestock”), chapter 9 (“The Corridor Into Texas”), and/or Appendix (“Master Plant List”)</w:t>
      </w:r>
    </w:p>
    <w:p w14:paraId="1D886069" w14:textId="77777777" w:rsidR="004A629B" w:rsidRDefault="004A629B" w:rsidP="004A629B">
      <w:pPr>
        <w:pStyle w:val="ListParagraph"/>
        <w:numPr>
          <w:ilvl w:val="0"/>
          <w:numId w:val="27"/>
        </w:numPr>
      </w:pPr>
      <w:r>
        <w:fldChar w:fldCharType="begin"/>
      </w:r>
      <w:r>
        <w:instrText xml:space="preserve"> ADDIN ZOTERO_ITEM CSL_CITATION {"citationID":"frXEF4Q4","properties":{"formattedCitation":"{\\rtf Elliott West, \\uc0\\u8220{}Land,\\uc0\\u8221{} in {\\i{}The Way to the West: Essays on the Central Plains} (Albuquerque: University of New Mexico Press, 1995), 13\\uc0\\u8211{}50.}","plainCitation":"Elliott West, “Land,” in The Way to the West: Essays on the Central Plains (Albuquerque: University of New Mexico Press, 1995), 13–50."},"citationItems":[{"id":2298,"uris":["http://zotero.org/groups/1849015/items/BHEHXKI9"],"uri":["http://zotero.org/groups/1849015/items/BHEHXKI9"],"itemData":{"id":2298,"type":"chapter","title":"Land","container-title":"The Way to the West: Essays on the Central Plains","publisher":"University of New Mexico Press","publisher-place":"Albuquerque","page":"13-50","source":"Amazon","event-place":"Albuquerque","abstract":"This poignant history of the great migrations of the Cheyenne Indians and Anglo pioneers onto the arid Central Plains tells a complex story of the relationship between people and the environment. Elliott West, a distinguished western historian, turns his attention here to land, animals, families, and stories. Focusing on a region embracing parts of present-day Kansas, Nebraska, Colorado, and Wyoming, he examines both the facts and myths of the migrations. How did the environment and people affect one another? How did families respond to the challenges of the Central Plains? How have our stories shaped our consciousness of that history? The Way to the West combines deep research with insightful analysis and narrative skill to present a story that both historians and students will enjoy.\"An accomplished social historian, West argues forcefully here that history can never be only about human society. It always takes place--unfolds within the shifting, particular complexity of nature. His treatment of the Indian era on the plains is a particularly fresh, insightful demonstration of that fact.\"--Donald Worster\"It may not be possible to take a fresher look at a slice of the West that Elliott West does here. These are inventive, compelling and original essays. Like their author, they are wry, learned, and just plain curious. A wonderful book.\"--Richard White","ISBN":"978-0-8263-1653-0","language":"English","author":[{"family":"West","given":"Elliott"}],"issued":{"date-parts":[["1995",10,1]]}}}],"schema":"https://github.com/citation-style-language/schema/raw/master/csl-citation.json"} </w:instrText>
      </w:r>
      <w:r>
        <w:fldChar w:fldCharType="separate"/>
      </w:r>
      <w:r w:rsidRPr="007B5ADB">
        <w:rPr>
          <w:rFonts w:ascii="Cambria"/>
        </w:rPr>
        <w:t xml:space="preserve">Elliott West, “Land,” in </w:t>
      </w:r>
      <w:r w:rsidRPr="007B5ADB">
        <w:rPr>
          <w:rFonts w:ascii="Cambria"/>
          <w:i/>
          <w:iCs/>
        </w:rPr>
        <w:t>The Way to the West: Essays on the Central Plains</w:t>
      </w:r>
      <w:r w:rsidRPr="007B5ADB">
        <w:rPr>
          <w:rFonts w:ascii="Cambria"/>
        </w:rPr>
        <w:t xml:space="preserve"> (Albuquerque: University of New Mexico Press, 1995), 13–50.</w:t>
      </w:r>
      <w:r>
        <w:fldChar w:fldCharType="end"/>
      </w:r>
      <w:r>
        <w:t>*</w:t>
      </w:r>
    </w:p>
    <w:p w14:paraId="13E7679A" w14:textId="77777777" w:rsidR="004A629B" w:rsidRDefault="004A629B" w:rsidP="004A629B">
      <w:pPr>
        <w:pStyle w:val="ListParagraph"/>
        <w:numPr>
          <w:ilvl w:val="0"/>
          <w:numId w:val="27"/>
        </w:numPr>
      </w:pPr>
      <w:r>
        <w:fldChar w:fldCharType="begin"/>
      </w:r>
      <w:r>
        <w:instrText xml:space="preserve"> ADDIN ZOTERO_ITEM CSL_CITATION {"citationID":"MMyv7p1B","properties":{"formattedCitation":"{\\rtf Elliott West, \\uc0\\u8220{}Animals,\\uc0\\u8221{} in {\\i{}The Way to the West: Essays on the Central Plains} (Albuquerque: University of New Mexico Press, 1995), 50\\uc0\\u8211{}84.}","plainCitation":"Elliott West, “Animals,” in The Way to the West: Essays on the Central Plains (Albuquerque: University of New Mexico Press, 1995), 50–84."},"citationItems":[{"id":2300,"uris":["http://zotero.org/groups/1849015/items/CWTC973P"],"uri":["http://zotero.org/groups/1849015/items/CWTC973P"],"itemData":{"id":2300,"type":"chapter","title":"Animals","container-title":"The Way to the West: Essays on the Central Plains","publisher":"University of New Mexico Press","publisher-place":"Albuquerque","page":"50-84","source":"Amazon","event-place":"Albuquerque","abstract":"This poignant history of the great migrations of the Cheyenne Indians and Anglo pioneers onto the arid Central Plains tells a complex story of the relationship between people and the environment. Elliott West, a distinguished western historian, turns his attention here to land, animals, families, and stories. Focusing on a region embracing parts of present-day Kansas, Nebraska, Colorado, and Wyoming, he examines both the facts and myths of the migrations. How did the environment and people affect one another? How did families respond to the challenges of the Central Plains? How have our stories shaped our consciousness of that history? The Way to the West combines deep research with insightful analysis and narrative skill to present a story that both historians and students will enjoy.\"An accomplished social historian, West argues forcefully here that history can never be only about human society. It always takes place--unfolds within the shifting, particular complexity of nature. His treatment of the Indian era on the plains is a particularly fresh, insightful demonstration of that fact.\"--Donald Worster\"It may not be possible to take a fresher look at a slice of the West that Elliott West does here. These are inventive, compelling and original essays. Like their author, they are wry, learned, and just plain curious. A wonderful book.\"--Richard White","ISBN":"978-0-8263-1653-0","language":"English","author":[{"family":"West","given":"Elliott"}],"issued":{"date-parts":[["1995",10,1]]}}}],"schema":"https://github.com/citation-style-language/schema/raw/master/csl-citation.json"} </w:instrText>
      </w:r>
      <w:r>
        <w:fldChar w:fldCharType="separate"/>
      </w:r>
      <w:r w:rsidRPr="007B5ADB">
        <w:rPr>
          <w:rFonts w:ascii="Cambria"/>
        </w:rPr>
        <w:t xml:space="preserve">Elliott West, “Animals,” in </w:t>
      </w:r>
      <w:r w:rsidRPr="007B5ADB">
        <w:rPr>
          <w:rFonts w:ascii="Cambria"/>
          <w:i/>
          <w:iCs/>
        </w:rPr>
        <w:t>The Way to the West: Essays on the Central Plains</w:t>
      </w:r>
      <w:r w:rsidRPr="007B5ADB">
        <w:rPr>
          <w:rFonts w:ascii="Cambria"/>
        </w:rPr>
        <w:t xml:space="preserve"> (Albuquerque: University of New Mexico Press, 1995), 50–84.</w:t>
      </w:r>
      <w:r>
        <w:fldChar w:fldCharType="end"/>
      </w:r>
      <w:r>
        <w:t>*</w:t>
      </w:r>
    </w:p>
    <w:p w14:paraId="2F7E2F0D" w14:textId="77777777" w:rsidR="004A629B" w:rsidRDefault="004A629B" w:rsidP="004A629B">
      <w:pPr>
        <w:pStyle w:val="ListParagraph"/>
        <w:numPr>
          <w:ilvl w:val="0"/>
          <w:numId w:val="27"/>
        </w:numPr>
      </w:pPr>
      <w:r>
        <w:t xml:space="preserve">Guy McClellan, </w:t>
      </w:r>
      <w:r>
        <w:rPr>
          <w:i/>
        </w:rPr>
        <w:t xml:space="preserve">Place Names Along the Santa Fe Trail </w:t>
      </w:r>
      <w:r>
        <w:t>(maps)</w:t>
      </w:r>
    </w:p>
    <w:p w14:paraId="16DFD0BB" w14:textId="77777777" w:rsidR="004A629B" w:rsidRPr="00FC37B6" w:rsidRDefault="004A629B" w:rsidP="004A629B">
      <w:pPr>
        <w:pStyle w:val="ListParagraph"/>
        <w:numPr>
          <w:ilvl w:val="1"/>
          <w:numId w:val="27"/>
        </w:numPr>
        <w:rPr>
          <w:u w:val="single"/>
        </w:rPr>
      </w:pPr>
      <w:hyperlink r:id="rId18" w:history="1">
        <w:r w:rsidRPr="00740115">
          <w:rPr>
            <w:rStyle w:val="Hyperlink"/>
          </w:rPr>
          <w:t>“What Were Places Along the Trail Named For (Besides Individuals)?”</w:t>
        </w:r>
      </w:hyperlink>
    </w:p>
    <w:p w14:paraId="23574298" w14:textId="77777777" w:rsidR="004A629B" w:rsidRPr="003B6150" w:rsidRDefault="004A629B" w:rsidP="004A629B">
      <w:pPr>
        <w:rPr>
          <w:u w:val="single"/>
        </w:rPr>
      </w:pPr>
    </w:p>
    <w:p w14:paraId="65A27E95" w14:textId="77777777" w:rsidR="004A629B" w:rsidRDefault="004A629B" w:rsidP="004A629B">
      <w:pPr>
        <w:pStyle w:val="Heading2"/>
        <w:rPr>
          <w:u w:val="single"/>
        </w:rPr>
      </w:pPr>
      <w:r>
        <w:rPr>
          <w:u w:val="single"/>
        </w:rPr>
        <w:t>Week 8</w:t>
      </w:r>
      <w:r w:rsidRPr="003B6150">
        <w:rPr>
          <w:u w:val="single"/>
        </w:rPr>
        <w:t xml:space="preserve">—gender, </w:t>
      </w:r>
      <w:r w:rsidRPr="004A629B">
        <w:rPr>
          <w:bCs w:val="0"/>
          <w:u w:val="single"/>
        </w:rPr>
        <w:t>family</w:t>
      </w:r>
      <w:r w:rsidRPr="003B6150">
        <w:rPr>
          <w:u w:val="single"/>
        </w:rPr>
        <w:t>, and migration</w:t>
      </w:r>
    </w:p>
    <w:p w14:paraId="25DF1144" w14:textId="77777777" w:rsidR="004A629B" w:rsidRDefault="004A629B" w:rsidP="004A629B">
      <w:pPr>
        <w:pStyle w:val="Heading3"/>
      </w:pPr>
      <w:r>
        <w:t>Monday: ideas of gender and family travel westward</w:t>
      </w:r>
    </w:p>
    <w:p w14:paraId="79A63032" w14:textId="77777777" w:rsidR="004A629B" w:rsidRDefault="004A629B" w:rsidP="004A629B">
      <w:pPr>
        <w:pStyle w:val="ListParagraph"/>
        <w:numPr>
          <w:ilvl w:val="0"/>
          <w:numId w:val="28"/>
        </w:numPr>
      </w:pPr>
      <w:r>
        <w:fldChar w:fldCharType="begin"/>
      </w:r>
      <w:r>
        <w:instrText xml:space="preserve"> ADDIN ZOTERO_ITEM CSL_CITATION {"citationID":"f11743km","properties":{"formattedCitation":"{\\rtf Johnny Faragher and Christine Stansell, \\uc0\\u8220{}Women and Their Families on the Overland Trail to California and Oregon, 1842-1867,\\uc0\\u8221{} {\\i{}Feminist Studies} 2, no. 2/3 (1975): 150\\uc0\\u8211{}66, https://doi.org/10.2307/3177779.}","plainCitation":"Johnny Faragher and Christine Stansell, “Women and Their Families on the Overland Trail to California and Oregon, 1842-1867,” Feminist Studies 2, no. 2/3 (1975): 150–66, https://doi.org/10.2307/3177779."},"citationItems":[{"id":2418,"uris":["http://zotero.org/groups/1849015/items/MW3XKRXL"],"uri":["http://zotero.org/groups/1849015/items/MW3XKRXL"],"itemData":{"id":2418,"type":"article-journal","title":"Women and Their Families on the Overland Trail to California and Oregon, 1842-1867","container-title":"Feminist Studies","page":"150-166","volume":"2","issue":"2/3","source":"JSTOR","DOI":"10.2307/3177779","ISSN":"0046-3663","author":[{"family":"Faragher","given":"Johnny"},{"family":"Stansell","given":"Christine"}],"issued":{"date-parts":[["1975"]]}}}],"schema":"https://github.com/citation-style-language/schema/raw/master/csl-citation.json"} </w:instrText>
      </w:r>
      <w:r>
        <w:fldChar w:fldCharType="separate"/>
      </w:r>
      <w:r w:rsidRPr="008D1197">
        <w:rPr>
          <w:rFonts w:ascii="Cambria"/>
        </w:rPr>
        <w:t xml:space="preserve">Johnny Faragher and Christine Stansell, “Women and Their Families on the Overland Trail to California and Oregon, 1842-1867,” </w:t>
      </w:r>
      <w:r w:rsidRPr="008D1197">
        <w:rPr>
          <w:rFonts w:ascii="Cambria"/>
          <w:i/>
          <w:iCs/>
        </w:rPr>
        <w:t>Feminist Studies</w:t>
      </w:r>
      <w:r w:rsidRPr="008D1197">
        <w:rPr>
          <w:rFonts w:ascii="Cambria"/>
        </w:rPr>
        <w:t xml:space="preserve"> 2, no. 2/3 (1975): 150–66</w:t>
      </w:r>
      <w:r>
        <w:rPr>
          <w:rFonts w:ascii="Cambria"/>
        </w:rPr>
        <w:t>.</w:t>
      </w:r>
      <w:r>
        <w:fldChar w:fldCharType="end"/>
      </w:r>
    </w:p>
    <w:p w14:paraId="7793EDD7" w14:textId="77777777" w:rsidR="004A629B" w:rsidRDefault="004A629B" w:rsidP="004A629B">
      <w:pPr>
        <w:pStyle w:val="ListParagraph"/>
        <w:numPr>
          <w:ilvl w:val="0"/>
          <w:numId w:val="28"/>
        </w:numPr>
      </w:pPr>
      <w:r>
        <w:fldChar w:fldCharType="begin"/>
      </w:r>
      <w:r>
        <w:instrText xml:space="preserve"> ADDIN ZOTERO_ITEM CSL_CITATION {"citationID":"AMy35IzE","properties":{"formattedCitation":"{\\rtf Virginia Scharff, \\uc0\\u8220{}The Hearth of Darkness: Susan Magoffin on Suspect Terrain,\\uc0\\u8221{} in {\\i{}Twenty Thousand Roads: Women, Movement, and the West} (University of California Press, 2003).}","plainCitation":"Virginia Scharff, “The Hearth of Darkness: Susan Magoffin on Suspect Terrain,” in Twenty Thousand Roads: Women, Movement, and the West (University of California Press, 2003)."},"citationItems":[{"id":718,"uris":["http://zotero.org/groups/1849015/items/2KN3MINC"],"uri":["http://zotero.org/groups/1849015/items/2KN3MINC"],"itemData":{"id":718,"type":"chapter","title":"The Hearth of Darkness: Susan Magoffin on Suspect Terrain","container-title":"Twenty Thousand Roads: Women, Movement, and the West","publisher":"University of California Press","author":[{"family":"Scharff","given":"Virginia"}],"issued":{"date-parts":[["2003"]]}}}],"schema":"https://github.com/citation-style-language/schema/raw/master/csl-citation.json"} </w:instrText>
      </w:r>
      <w:r>
        <w:fldChar w:fldCharType="separate"/>
      </w:r>
      <w:r w:rsidRPr="008D1197">
        <w:rPr>
          <w:rFonts w:ascii="Cambria"/>
        </w:rPr>
        <w:t xml:space="preserve">Virginia Scharff, “The Hearth of Darkness: Susan Magoffin on Suspect Terrain,” in </w:t>
      </w:r>
      <w:r w:rsidRPr="008D1197">
        <w:rPr>
          <w:rFonts w:ascii="Cambria"/>
          <w:i/>
          <w:iCs/>
        </w:rPr>
        <w:t>Twenty Thousand Roads: Women, Movement, and the West</w:t>
      </w:r>
      <w:r w:rsidRPr="008D1197">
        <w:rPr>
          <w:rFonts w:ascii="Cambria"/>
        </w:rPr>
        <w:t xml:space="preserve"> (</w:t>
      </w:r>
      <w:r>
        <w:rPr>
          <w:rFonts w:ascii="Cambria"/>
        </w:rPr>
        <w:t xml:space="preserve">Berkeley: </w:t>
      </w:r>
      <w:r w:rsidRPr="008D1197">
        <w:rPr>
          <w:rFonts w:ascii="Cambria"/>
        </w:rPr>
        <w:t>University of California Press, 2003).</w:t>
      </w:r>
      <w:r>
        <w:fldChar w:fldCharType="end"/>
      </w:r>
    </w:p>
    <w:p w14:paraId="01183EBB" w14:textId="77777777" w:rsidR="004A629B" w:rsidRDefault="004A629B" w:rsidP="004A629B">
      <w:pPr>
        <w:pStyle w:val="ListParagraph"/>
        <w:numPr>
          <w:ilvl w:val="0"/>
          <w:numId w:val="28"/>
        </w:numPr>
      </w:pPr>
      <w:r>
        <w:fldChar w:fldCharType="begin"/>
      </w:r>
      <w:r>
        <w:instrText xml:space="preserve"> ADDIN ZOTERO_ITEM CSL_CITATION {"citationID":"vxeM6YVo","properties":{"formattedCitation":"{\\rtf John Mack Faragher, {\\i{}Women and Men on the Overland Trail}, Yale Nota Bene (New Haven\\uc0\\u8239{}: Yale University Press, 2001., 2001), http://libproxy.unm.edu/login?url=http://search.ebscohost.com/login.aspx?direct=true&amp;db=cat05987a&amp;AN=unm.45854253&amp;site=eds-live&amp;scope=site.}","plainCitation":"John Mack Faragher, Women and Men on the Overland Trail, Yale Nota Bene (New Haven : Yale University Press, 2001., 2001), http://libproxy.unm.edu/login?url=http://search.ebscohost.com/login.aspx?direct=true&amp;db=cat05987a&amp;AN=unm.45854253&amp;site=eds-live&amp;scope=site."},"citationItems":[{"id":2337,"uris":["http://zotero.org/groups/1849015/items/WB7FQ8JH"],"uri":["http://zotero.org/groups/1849015/items/WB7FQ8JH"],"itemData":{"id":2337,"type":"book","title":"Women and Men on the Overland Trail","collection-title":"Yale Nota bene","publisher":"New Haven : Yale University Press, 2001.","source":"EBSCOhost","archive_location":"Zimmerman Second Floor HQ553 .F37 2001","abstract":"Review: \"This book offers a lively and penetrating analysis of what the overland journey was really like for midwestern farm families in the mid-1800s. Through the subtle use of contemporary diaries, memoirs, and even folk songs, John Mack Faragher dispels the common stereotypes of male and female roles and reveals the dynamic of pioneer family relationships. This edition includes a new preface in which Faragher looks back on the social context in which he formulated his original thesis. There is also a new supplemental bibliography.\"--Jacket.","URL":"http://libproxy.unm.edu/login?url=http://search.ebscohost.com/login.aspx?direct=true&amp;db=cat05987a&amp;AN=unm.45854253&amp;site=eds-live&amp;scope=site","ISBN":"978-0-300-08924-0","author":[{"family":"Faragher","given":"John Mack"}],"issued":{"date-parts":[["2001"]]}}}],"schema":"https://github.com/citation-style-language/schema/raw/master/csl-citation.json"} </w:instrText>
      </w:r>
      <w:r>
        <w:fldChar w:fldCharType="separate"/>
      </w:r>
      <w:r w:rsidRPr="00582178">
        <w:rPr>
          <w:rFonts w:ascii="Cambria"/>
        </w:rPr>
        <w:t xml:space="preserve">John Mack Faragher, </w:t>
      </w:r>
      <w:r w:rsidRPr="00582178">
        <w:rPr>
          <w:rFonts w:ascii="Cambria"/>
          <w:i/>
          <w:iCs/>
        </w:rPr>
        <w:t>Women and Men on the Overland Trail</w:t>
      </w:r>
      <w:r w:rsidRPr="00582178">
        <w:rPr>
          <w:rFonts w:ascii="Cambria"/>
        </w:rPr>
        <w:t xml:space="preserve"> (New Haven</w:t>
      </w:r>
      <w:r>
        <w:rPr>
          <w:rFonts w:ascii="Cambria"/>
        </w:rPr>
        <w:t>, Conn.</w:t>
      </w:r>
      <w:r w:rsidRPr="00582178">
        <w:rPr>
          <w:rFonts w:ascii="Cambria"/>
        </w:rPr>
        <w:t> : Yale University Press, 2001).</w:t>
      </w:r>
      <w:r>
        <w:fldChar w:fldCharType="end"/>
      </w:r>
    </w:p>
    <w:p w14:paraId="1A2B3585" w14:textId="77777777" w:rsidR="004A629B" w:rsidRDefault="004A629B" w:rsidP="004A629B">
      <w:pPr>
        <w:pStyle w:val="ListParagraph"/>
        <w:numPr>
          <w:ilvl w:val="1"/>
          <w:numId w:val="28"/>
        </w:numPr>
      </w:pPr>
      <w:r>
        <w:lastRenderedPageBreak/>
        <w:t>chapter 1 (“The Overland Emigrants”), chapter 3 (“Men’s and Women’s Work on the Overland Trail”), and/or chapter 6 (“The World of the Family”)</w:t>
      </w:r>
    </w:p>
    <w:p w14:paraId="06B101E4" w14:textId="77777777" w:rsidR="004A629B" w:rsidRDefault="004A629B" w:rsidP="004A629B">
      <w:pPr>
        <w:pStyle w:val="ListParagraph"/>
        <w:numPr>
          <w:ilvl w:val="0"/>
          <w:numId w:val="28"/>
        </w:numPr>
      </w:pPr>
      <w:r>
        <w:fldChar w:fldCharType="begin"/>
      </w:r>
      <w:r>
        <w:instrText xml:space="preserve"> ADDIN ZOTERO_ITEM CSL_CITATION {"citationID":"j7Vvql4w","properties":{"formattedCitation":"{\\rtf Julie Jeffrey, {\\i{}Frontier Women: \\uc0\\u8220{}Civilizing\\uc0\\u8221{} the West? 1840-1880}, 2 edition (New York: Hill and Wang, 1998).}","plainCitation":"Julie Jeffrey, Frontier Women: “Civilizing” the West? 1840-1880, 2 edition (New York: Hill and Wang, 1998)."},"citationItems":[{"id":2499,"uris":["http://zotero.org/groups/1849015/items/KRUHG662"],"uri":["http://zotero.org/groups/1849015/items/KRUHG662"],"itemData":{"id":2499,"type":"book","title":"Frontier Women: \"Civilizing\" the West? 1840-1880","publisher":"Hill and Wang","publisher-place":"New York","number-of-pages":"268","edition":"2 edition","source":"Amazon","event-place":"New York","abstract":"In this new edition of a classic work, Julie Roy Jeffrey maintains the essential core of her account of the extraordinarily diverse contributions women made to the development of the American frontier. Jeffrey has expanded her original analysis to include the often overlooked perspectives of Native American, Hispanic, Chinese, and African American women.","ISBN":"978-0-8090-1601-3","shortTitle":"Frontier Women","language":"English","author":[{"family":"Jeffrey","given":"Julie"}],"issued":{"date-parts":[["1998",2,28]]}}}],"schema":"https://github.com/citation-style-language/schema/raw/master/csl-citation.json"} </w:instrText>
      </w:r>
      <w:r>
        <w:fldChar w:fldCharType="separate"/>
      </w:r>
      <w:r w:rsidRPr="002D1EEA">
        <w:rPr>
          <w:rFonts w:ascii="Cambria"/>
        </w:rPr>
        <w:t xml:space="preserve">Julie Jeffrey, </w:t>
      </w:r>
      <w:r w:rsidRPr="002D1EEA">
        <w:rPr>
          <w:rFonts w:ascii="Cambria"/>
          <w:i/>
          <w:iCs/>
        </w:rPr>
        <w:t>Frontier Women: “Civilizing” the West? 1840-1880</w:t>
      </w:r>
      <w:r w:rsidRPr="002D1EEA">
        <w:rPr>
          <w:rFonts w:ascii="Cambria"/>
        </w:rPr>
        <w:t xml:space="preserve"> (New York: Hill and Wang, 1998).</w:t>
      </w:r>
      <w:r>
        <w:fldChar w:fldCharType="end"/>
      </w:r>
    </w:p>
    <w:p w14:paraId="4FA24D40" w14:textId="77777777" w:rsidR="004A629B" w:rsidRDefault="004A629B" w:rsidP="004A629B">
      <w:pPr>
        <w:pStyle w:val="ListParagraph"/>
        <w:numPr>
          <w:ilvl w:val="0"/>
          <w:numId w:val="28"/>
        </w:numPr>
      </w:pPr>
      <w:r>
        <w:fldChar w:fldCharType="begin"/>
      </w:r>
      <w:r>
        <w:instrText xml:space="preserve"> ADDIN ZOTERO_ITEM CSL_CITATION {"citationID":"Iz6yjEl3","properties":{"formattedCitation":"{\\rtf Elliott West, \\uc0\\u8220{}Families,\\uc0\\u8221{} in {\\i{}The Way to the West: Essays on the Central Plains} (Albuquerque: University of New Mexico Press, 1995), 85\\uc0\\u8211{}126.}","plainCitation":"Elliott West, “Families,” in The Way to the West: Essays on the Central Plains (Albuquerque: University of New Mexico Press, 1995), 85–126."},"citationItems":[{"id":2115,"uris":["http://zotero.org/groups/1849015/items/4J4X9PDG"],"uri":["http://zotero.org/groups/1849015/items/4J4X9PDG"],"itemData":{"id":2115,"type":"chapter","title":"Families","container-title":"The Way to the West: Essays on the Central Plains","publisher":"University of New Mexico Press","publisher-place":"Albuquerque","page":"85-126","source":"Amazon","event-place":"Albuquerque","abstract":"This poignant history of the great migrations of the Cheyenne Indians and Anglo pioneers onto the arid Central Plains tells a complex story of the relationship between people and the environment. Elliott West, a distinguished western historian, turns his attention here to land, animals, families, and stories. Focusing on a region embracing parts of present-day Kansas, Nebraska, Colorado, and Wyoming, he examines both the facts and myths of the migrations. How did the environment and people affect one another? How did families respond to the challenges of the Central Plains? How have our stories shaped our consciousness of that history? The Way to the West combines deep research with insightful analysis and narrative skill to present a story that both historians and students will enjoy.\"An accomplished social historian, West argues forcefully here that history can never be only about human society. It always takes place--unfolds within the shifting, particular complexity of nature. His treatment of the Indian era on the plains is a particularly fresh, insightful demonstration of that fact.\"--Donald Worster\"It may not be possible to take a fresher look at a slice of the West that Elliott West does here. These are inventive, compelling and original essays. Like their author, they are wry, learned, and just plain curious. A wonderful book.\"--Richard White","ISBN":"978-0-8263-1653-0","language":"English","author":[{"family":"West","given":"Elliott"}],"issued":{"date-parts":[["1995",10,1]]}}}],"schema":"https://github.com/citation-style-language/schema/raw/master/csl-citation.json"} </w:instrText>
      </w:r>
      <w:r>
        <w:fldChar w:fldCharType="separate"/>
      </w:r>
      <w:r w:rsidRPr="003A1909">
        <w:rPr>
          <w:rFonts w:ascii="Cambria"/>
        </w:rPr>
        <w:t xml:space="preserve">Elliott West, “Families,” in </w:t>
      </w:r>
      <w:r w:rsidRPr="003A1909">
        <w:rPr>
          <w:rFonts w:ascii="Cambria"/>
          <w:i/>
          <w:iCs/>
        </w:rPr>
        <w:t>The Way to the West: Essays on the Central Plains</w:t>
      </w:r>
      <w:r w:rsidRPr="003A1909">
        <w:rPr>
          <w:rFonts w:ascii="Cambria"/>
        </w:rPr>
        <w:t xml:space="preserve"> (Albuquerque: University of New Mexico Press, 1995), 85–126.</w:t>
      </w:r>
      <w:r>
        <w:fldChar w:fldCharType="end"/>
      </w:r>
      <w:r>
        <w:rPr>
          <w:rStyle w:val="FootnoteReference"/>
        </w:rPr>
        <w:t xml:space="preserve"> </w:t>
      </w:r>
    </w:p>
    <w:p w14:paraId="207A6209" w14:textId="77777777" w:rsidR="004A629B" w:rsidRDefault="004A629B" w:rsidP="004A629B">
      <w:pPr>
        <w:pStyle w:val="Heading3"/>
      </w:pPr>
      <w:r>
        <w:t>Wednesday: women in their own words</w:t>
      </w:r>
    </w:p>
    <w:p w14:paraId="120FC3E5" w14:textId="77777777" w:rsidR="004A629B" w:rsidRDefault="004A629B" w:rsidP="004A629B">
      <w:pPr>
        <w:pStyle w:val="ListParagraph"/>
        <w:numPr>
          <w:ilvl w:val="0"/>
          <w:numId w:val="28"/>
        </w:numPr>
      </w:pPr>
      <w:r>
        <w:fldChar w:fldCharType="begin"/>
      </w:r>
      <w:r>
        <w:instrText xml:space="preserve"> ADDIN ZOTERO_ITEM CSL_CITATION {"citationID":"CfW54hRn","properties":{"formattedCitation":"{\\rtf Sandra L. Myres, ed., {\\i{}Ho for California!: Women\\uc0\\u8217{}s Overland Diaries from the Huntington Library}, 1 edition (San Marino, Calif.: Huntington Library Press, 2007).}","plainCitation":"Sandra L. Myres, ed., Ho for California!: Women’s Overland Diaries from the Huntington Library, 1 edition (San Marino, Calif.: Huntington Library Press, 2007)."},"citationItems":[{"id":2497,"uris":["http://zotero.org/groups/1849015/items/Z3DTH5P4"],"uri":["http://zotero.org/groups/1849015/items/Z3DTH5P4"],"itemData":{"id":2497,"type":"book","title":"Ho for California!: Women’s Overland Diaries from the Huntington Library","publisher":"Huntington Library Press","publisher-place":"San Marino, Calif.","number-of-pages":"337","edition":"1 edition","source":"Amazon","event-place":"San Marino, Calif.","abstract":"The five diaries presented here reflect the experiences of five different women, on three of the major westward routes in the middle of the nineteenth century—across Panama in 1849, the California or northern route in the 1850s, and the Gila or southern trail in the post-Civil War period. The reader will find neither the sunbonnet saint, striding grimly forward undaunted by the dangers ahead, nor the timorous and reluctant voyager living in dread of Indians and wild beasts. The self-perceptions of these women are as varied as those of male writers, as these diaries vividly illustrate. Women's diaries are comparatively rare, and this book includes five of unusual interest.","ISBN":"978-0-87328-230-7","shortTitle":"Ho for California!","language":"English","editor":[{"family":"Myres","given":"Sandra L."}],"issued":{"date-parts":[["2007",8,13]]}}}],"schema":"https://github.com/citation-style-language/schema/raw/master/csl-citation.json"} </w:instrText>
      </w:r>
      <w:r>
        <w:fldChar w:fldCharType="separate"/>
      </w:r>
      <w:r w:rsidRPr="00226AE8">
        <w:rPr>
          <w:rFonts w:ascii="Cambria"/>
        </w:rPr>
        <w:t xml:space="preserve">Sandra L. Myres, ed., </w:t>
      </w:r>
      <w:r w:rsidRPr="00226AE8">
        <w:rPr>
          <w:rFonts w:ascii="Cambria"/>
          <w:i/>
          <w:iCs/>
        </w:rPr>
        <w:t>Ho for California!: Women’s Overland Diaries from the Huntington Library</w:t>
      </w:r>
      <w:r w:rsidRPr="00226AE8">
        <w:rPr>
          <w:rFonts w:ascii="Cambria"/>
        </w:rPr>
        <w:t xml:space="preserve"> (San Marino, Calif.: Huntington Library Press, 2007).</w:t>
      </w:r>
      <w:r>
        <w:fldChar w:fldCharType="end"/>
      </w:r>
    </w:p>
    <w:p w14:paraId="01DAECC1" w14:textId="77777777" w:rsidR="004A629B" w:rsidRDefault="004A629B" w:rsidP="004A629B">
      <w:pPr>
        <w:pStyle w:val="ListParagraph"/>
        <w:numPr>
          <w:ilvl w:val="0"/>
          <w:numId w:val="28"/>
        </w:numPr>
      </w:pPr>
      <w:r>
        <w:fldChar w:fldCharType="begin"/>
      </w:r>
      <w:r>
        <w:instrText xml:space="preserve"> ADDIN ZOTERO_ITEM CSL_CITATION {"citationID":"DvWjAoWR","properties":{"formattedCitation":"{\\rtf Sandra L. Myres, {\\i{}Westward Ho! Women on the Overland Trails}, Histories of the American Frontier (Albuquerque\\uc0\\u8239{}: University of New Mexico Press, 1982), http://libproxy.unm.edu/login?url=http://search.ebscohost.com/login.aspx?direct=true&amp;db=cat05987a&amp;AN=unm.8389784&amp;site=eds-live&amp;scope=site.}","plainCitation":"Sandra L. Myres, Westward Ho! Women on the Overland Trails, Histories of the American Frontier (Albuquerque : University of New Mexico Press, 1982), http://libproxy.unm.edu/login?url=http://search.ebscohost.com/login.aspx?direct=true&amp;db=cat05987a&amp;AN=unm.8389784&amp;site=eds-live&amp;scope=site."},"citationItems":[{"id":2232,"uris":["http://zotero.org/groups/1849015/items/EQIS52U2"],"uri":["http://zotero.org/groups/1849015/items/EQIS52U2"],"itemData":{"id":2232,"type":"book","title":"Westward Ho! Women on the Overland Trails","collection-title":"Histories of the American frontier","publisher":"Albuquerque : University of New Mexico Press","source":"EBSCOhost","archive_location":"Center for Southwest Research UNM Archives - Library Use Only HQ1410 M96","abstract":"Summary: In this book frontier women gain a voice they never had. Professor Myers uses extensive new material by and about women--letters, journals, and reminiscences from over 400 collections--to study the impact of the frontier on women's lives and the role of women in the West. She offers a major reinterpretation of the experience of pioneer women, including that of Indian, Mexican, French, black, and Anglo-American women. Her account re-creates in detail the frontier experience of all these women, beginning with their physical and intellectual responses to the trek West, and concluding with their struggle for political suffrage and economic opportunity. Women moved from civilization to the frontier encumbered by more than baggage. they also had to overcome literary and social stereotypes depicting them as \"sun-bonnet saints,\" \"gentle tamers,\" or \"silent partners.\" The real opinions and true feelings of  frontier women in the West are carefully put forth in this book. We learn their views on wilderness, Indians, race, and religion as well as how they reacted to the daily challenges of keeping house, raising a family, and gaining a measure of equality. Sandra Myers perceptively reinterprets here the lives and impressions of a variety of frontier women, and colorful characters like Calamity Jane and Poker Alice. Her impeccable attention to historical detail combined with the sheer fascination of the materials and subject make a book that will appeal to many readers. Cover","URL":"http://libproxy.unm.edu/login?url=http://search.ebscohost.com/login.aspx?direct=true&amp;db=cat05987a&amp;AN=unm.8389784&amp;site=eds-live&amp;scope=site","ISBN":"978-0-8263-0625-8","author":[{"family":"Myres","given":"Sandra L."}],"issued":{"date-parts":[["1982"]]}}}],"schema":"https://github.com/citation-style-language/schema/raw/master/csl-citation.json"} </w:instrText>
      </w:r>
      <w:r>
        <w:fldChar w:fldCharType="separate"/>
      </w:r>
      <w:r w:rsidRPr="003D59BB">
        <w:rPr>
          <w:rFonts w:ascii="Cambria"/>
        </w:rPr>
        <w:t xml:space="preserve">Sandra L. Myres, </w:t>
      </w:r>
      <w:r w:rsidRPr="003D59BB">
        <w:rPr>
          <w:rFonts w:ascii="Cambria"/>
          <w:i/>
          <w:iCs/>
        </w:rPr>
        <w:t>Westward Ho! Women on the Overland Trails</w:t>
      </w:r>
      <w:r w:rsidRPr="003D59BB">
        <w:rPr>
          <w:rFonts w:ascii="Cambria"/>
        </w:rPr>
        <w:t xml:space="preserve"> (Albuquerque : University of New Mexico Press, 1982)</w:t>
      </w:r>
      <w:r>
        <w:rPr>
          <w:rFonts w:ascii="Cambria"/>
        </w:rPr>
        <w:t>.</w:t>
      </w:r>
      <w:r>
        <w:fldChar w:fldCharType="end"/>
      </w:r>
    </w:p>
    <w:p w14:paraId="46B9634E" w14:textId="77777777" w:rsidR="004A629B" w:rsidRDefault="004A629B" w:rsidP="004A629B">
      <w:pPr>
        <w:pStyle w:val="ListParagraph"/>
        <w:numPr>
          <w:ilvl w:val="0"/>
          <w:numId w:val="28"/>
        </w:numPr>
      </w:pPr>
      <w:r>
        <w:fldChar w:fldCharType="begin"/>
      </w:r>
      <w:r>
        <w:instrText xml:space="preserve"> ADDIN ZOTERO_ITEM CSL_CITATION {"citationID":"2YDXUn3S","properties":{"formattedCitation":"{\\rtf Deborah Lawrence, {\\i{}Writing the Trail\\uc0\\u8239{}: Five Women\\uc0\\u8217{}s Frontier Narratives} (Iowa City: University of Iowa Press, 2006), http://libproxy.unm.edu/login?url=http://search.ebscohost.com/login.aspx?direct=true&amp;db=cat05987a&amp;AN=unm.67405704&amp;site=eds-live&amp;scope=site.}","plainCitation":"Deborah Lawrence, Writing the Trail : Five Women’s Frontier Narratives (Iowa City: University of Iowa Press, 2006), http://libproxy.unm.edu/login?url=http://search.ebscohost.com/login.aspx?direct=true&amp;db=cat05987a&amp;AN=unm.67405704&amp;site=eds-live&amp;scope=site.","dontUpdate":true},"citationItems":[{"id":2448,"uris":["http://zotero.org/groups/1849015/items/P978PPDU"],"uri":["http://zotero.org/groups/1849015/items/P978PPDU"],"itemData":{"id":2448,"type":"book","title":"Writing the trail : five women's frontier narratives","publisher":"University of Iowa Press","publisher-place":"Iowa City","source":"EBSCOhost","archive_location":"Zimmerman Second Floor F596 .L425 2006","event-place":"Iowa City","abstract":"Review: \"For a long time, the American West was mainly identified with white masculinity, but as more women's narratives of westward expansion came to light, scholars revised purely patriarchal interpretations. Writing the Trail continues in this vein by providing a comparative literary analysis of five frontier narratives - Susan Magoffin's Down the Santa Fe Trail and into Mexico, Sarah Royce's A Frontier Lady, Louise Clappe's The Shirley Letters, Eliza Farnham's California, In-doors and Out, and Lydia Spencer's I Married a Soldier - to explore the ways in which women's responses to the western environment differed from men's.\"","ISBN":"978-1-58729-509-6","shortTitle":"Writing the trail","author":[{"family":"Lawrence","given":"Deborah"}],"issued":{"date-parts":[["2006"]]},"accessed":{"date-parts":[["2018",1,17]]}}}],"schema":"https://github.com/citation-style-language/schema/raw/master/csl-citation.json"} </w:instrText>
      </w:r>
      <w:r>
        <w:fldChar w:fldCharType="separate"/>
      </w:r>
      <w:r w:rsidRPr="005F274B">
        <w:rPr>
          <w:rFonts w:ascii="Cambria"/>
        </w:rPr>
        <w:t xml:space="preserve">Deborah Lawrence, </w:t>
      </w:r>
      <w:r w:rsidRPr="005F274B">
        <w:rPr>
          <w:rFonts w:ascii="Cambria"/>
          <w:i/>
          <w:iCs/>
        </w:rPr>
        <w:t>Writing the Trail : Five Women’s Frontier Narratives</w:t>
      </w:r>
      <w:r w:rsidRPr="005F274B">
        <w:rPr>
          <w:rFonts w:ascii="Cambria"/>
        </w:rPr>
        <w:t xml:space="preserve"> (Iowa City: University of Iowa Press, 2006)</w:t>
      </w:r>
      <w:r>
        <w:fldChar w:fldCharType="end"/>
      </w:r>
    </w:p>
    <w:p w14:paraId="51239435" w14:textId="77777777" w:rsidR="004A629B" w:rsidRDefault="004A629B" w:rsidP="004A629B">
      <w:pPr>
        <w:pStyle w:val="ListParagraph"/>
        <w:numPr>
          <w:ilvl w:val="1"/>
          <w:numId w:val="28"/>
        </w:numPr>
      </w:pPr>
      <w:r>
        <w:t>chapter 1 (“Susan Shelby Magoffin”) and/or chapter 5 (“Lydia Spencer Lane”)</w:t>
      </w:r>
    </w:p>
    <w:p w14:paraId="5CF9A32C" w14:textId="77777777" w:rsidR="004A629B" w:rsidRPr="005F274B" w:rsidRDefault="004A629B" w:rsidP="004A629B">
      <w:pPr>
        <w:pStyle w:val="ListParagraph"/>
        <w:numPr>
          <w:ilvl w:val="0"/>
          <w:numId w:val="28"/>
        </w:numPr>
      </w:pPr>
      <w:r>
        <w:fldChar w:fldCharType="begin"/>
      </w:r>
      <w:r>
        <w:instrText xml:space="preserve"> ADDIN ZOTERO_ITEM CSL_CITATION {"citationID":"W89uyqWs","properties":{"formattedCitation":"{\\rtf Susan Shelby Magoffin and Howard R. Lamar, {\\i{}Down the Santa Fe Trail and into Mexico: The Diary of Susan Shelby Magoffin, 1846-1847}, ed. Stella M. Drumm, Reprint edition (Lincoln: Bison Books, 1982).}","plainCitation":"Susan Shelby Magoffin and Howard R. Lamar, Down the Santa Fe Trail and into Mexico: The Diary of Susan Shelby Magoffin, 1846-1847, ed. Stella M. Drumm, Reprint edition (Lincoln: Bison Books, 1982)."},"citationItems":[{"id":2351,"uris":["http://zotero.org/groups/1849015/items/IJL2QDYD"],"uri":["http://zotero.org/groups/1849015/items/IJL2QDYD"],"itemData":{"id":2351,"type":"book","title":"Down the Santa Fe Trail and into Mexico: The Diary of Susan Shelby Magoffin, 1846-1847","publisher":"Bison Books","publisher-place":"Lincoln","number-of-pages":"304","edition":"Reprint edition","source":"Amazon","event-place":"Lincoln","ISBN":"978-0-8032-8116-5","shortTitle":"Down the Santa Fe Trail and into Mexico","language":"English","author":[{"family":"Magoffin","given":"Susan Shelby"},{"family":"Lamar","given":"Howard R."}],"editor":[{"family":"Drumm","given":"Stella M."}],"issued":{"date-parts":[["1982",8,1]]}}}],"schema":"https://github.com/citation-style-language/schema/raw/master/csl-citation.json"} </w:instrText>
      </w:r>
      <w:r>
        <w:fldChar w:fldCharType="separate"/>
      </w:r>
      <w:r w:rsidRPr="00FE6732">
        <w:rPr>
          <w:rFonts w:ascii="Cambria"/>
        </w:rPr>
        <w:t xml:space="preserve">Susan Shelby Magoffin and Howard R. Lamar, </w:t>
      </w:r>
      <w:r w:rsidRPr="00FE6732">
        <w:rPr>
          <w:rFonts w:ascii="Cambria"/>
          <w:i/>
          <w:iCs/>
        </w:rPr>
        <w:t>Down the Santa Fe Trail and into Mexico: The Diary of Susan Shelby Magoffin, 1846-1847</w:t>
      </w:r>
      <w:r w:rsidRPr="00FE6732">
        <w:rPr>
          <w:rFonts w:ascii="Cambria"/>
        </w:rPr>
        <w:t>, ed. Stella M. Drumm (Lincoln</w:t>
      </w:r>
      <w:r>
        <w:rPr>
          <w:rFonts w:ascii="Cambria"/>
        </w:rPr>
        <w:t>, Neb.</w:t>
      </w:r>
      <w:r w:rsidRPr="00FE6732">
        <w:rPr>
          <w:rFonts w:ascii="Cambria"/>
        </w:rPr>
        <w:t>: Bison Books, 1982).</w:t>
      </w:r>
      <w:r>
        <w:fldChar w:fldCharType="end"/>
      </w:r>
    </w:p>
    <w:p w14:paraId="6FF5BABB" w14:textId="77777777" w:rsidR="004A629B" w:rsidRPr="003B6150" w:rsidRDefault="004A629B" w:rsidP="004A629B">
      <w:pPr>
        <w:rPr>
          <w:u w:val="single"/>
        </w:rPr>
      </w:pPr>
    </w:p>
    <w:p w14:paraId="4109796A" w14:textId="77777777" w:rsidR="004A629B" w:rsidRDefault="004A629B" w:rsidP="004A629B"/>
    <w:p w14:paraId="2383BD7D" w14:textId="77777777" w:rsidR="004A629B" w:rsidRPr="00703D67" w:rsidRDefault="004A629B" w:rsidP="004A629B">
      <w:pPr>
        <w:rPr>
          <w:b/>
        </w:rPr>
      </w:pPr>
    </w:p>
    <w:p w14:paraId="1009200E" w14:textId="77777777" w:rsidR="004A629B" w:rsidRPr="004A629B" w:rsidRDefault="004A629B" w:rsidP="004A629B">
      <w:pPr>
        <w:pStyle w:val="BodyText"/>
      </w:pPr>
    </w:p>
    <w:sectPr w:rsidR="004A629B" w:rsidRPr="004A629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87A378" w14:textId="77777777" w:rsidR="00B4139B" w:rsidRDefault="00B4139B">
      <w:pPr>
        <w:spacing w:after="0"/>
      </w:pPr>
      <w:r>
        <w:separator/>
      </w:r>
    </w:p>
  </w:endnote>
  <w:endnote w:type="continuationSeparator" w:id="0">
    <w:p w14:paraId="4A17A9CA" w14:textId="77777777" w:rsidR="00B4139B" w:rsidRDefault="00B4139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682C7B" w14:textId="77777777" w:rsidR="00B4139B" w:rsidRDefault="00B4139B">
      <w:r>
        <w:separator/>
      </w:r>
    </w:p>
  </w:footnote>
  <w:footnote w:type="continuationSeparator" w:id="0">
    <w:p w14:paraId="554C0524" w14:textId="77777777" w:rsidR="00B4139B" w:rsidRDefault="00B4139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B8CC5F4"/>
    <w:multiLevelType w:val="multilevel"/>
    <w:tmpl w:val="58DA2C2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F7029B9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2E14734"/>
    <w:multiLevelType w:val="multilevel"/>
    <w:tmpl w:val="8796EC3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FFFFF1D"/>
    <w:multiLevelType w:val="multilevel"/>
    <w:tmpl w:val="0CB6FA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4">
    <w:nsid w:val="FFFFFF7C"/>
    <w:multiLevelType w:val="singleLevel"/>
    <w:tmpl w:val="FAF89218"/>
    <w:lvl w:ilvl="0">
      <w:start w:val="1"/>
      <w:numFmt w:val="decimal"/>
      <w:lvlText w:val="%1."/>
      <w:lvlJc w:val="left"/>
      <w:pPr>
        <w:tabs>
          <w:tab w:val="num" w:pos="1800"/>
        </w:tabs>
        <w:ind w:left="1800" w:hanging="360"/>
      </w:pPr>
    </w:lvl>
  </w:abstractNum>
  <w:abstractNum w:abstractNumId="5">
    <w:nsid w:val="FFFFFF7D"/>
    <w:multiLevelType w:val="singleLevel"/>
    <w:tmpl w:val="08A2AD72"/>
    <w:lvl w:ilvl="0">
      <w:start w:val="1"/>
      <w:numFmt w:val="decimal"/>
      <w:lvlText w:val="%1."/>
      <w:lvlJc w:val="left"/>
      <w:pPr>
        <w:tabs>
          <w:tab w:val="num" w:pos="1440"/>
        </w:tabs>
        <w:ind w:left="1440" w:hanging="360"/>
      </w:pPr>
    </w:lvl>
  </w:abstractNum>
  <w:abstractNum w:abstractNumId="6">
    <w:nsid w:val="FFFFFF7E"/>
    <w:multiLevelType w:val="singleLevel"/>
    <w:tmpl w:val="8F343376"/>
    <w:lvl w:ilvl="0">
      <w:start w:val="1"/>
      <w:numFmt w:val="decimal"/>
      <w:lvlText w:val="%1."/>
      <w:lvlJc w:val="left"/>
      <w:pPr>
        <w:tabs>
          <w:tab w:val="num" w:pos="1080"/>
        </w:tabs>
        <w:ind w:left="1080" w:hanging="360"/>
      </w:pPr>
    </w:lvl>
  </w:abstractNum>
  <w:abstractNum w:abstractNumId="7">
    <w:nsid w:val="FFFFFF7F"/>
    <w:multiLevelType w:val="singleLevel"/>
    <w:tmpl w:val="7E9CAFD0"/>
    <w:lvl w:ilvl="0">
      <w:start w:val="1"/>
      <w:numFmt w:val="decimal"/>
      <w:lvlText w:val="%1."/>
      <w:lvlJc w:val="left"/>
      <w:pPr>
        <w:tabs>
          <w:tab w:val="num" w:pos="720"/>
        </w:tabs>
        <w:ind w:left="720" w:hanging="360"/>
      </w:pPr>
    </w:lvl>
  </w:abstractNum>
  <w:abstractNum w:abstractNumId="8">
    <w:nsid w:val="FFFFFF80"/>
    <w:multiLevelType w:val="singleLevel"/>
    <w:tmpl w:val="F8F80F6C"/>
    <w:lvl w:ilvl="0">
      <w:start w:val="1"/>
      <w:numFmt w:val="bullet"/>
      <w:lvlText w:val=""/>
      <w:lvlJc w:val="left"/>
      <w:pPr>
        <w:tabs>
          <w:tab w:val="num" w:pos="1800"/>
        </w:tabs>
        <w:ind w:left="1800" w:hanging="360"/>
      </w:pPr>
      <w:rPr>
        <w:rFonts w:ascii="Symbol" w:hAnsi="Symbol" w:hint="default"/>
      </w:rPr>
    </w:lvl>
  </w:abstractNum>
  <w:abstractNum w:abstractNumId="9">
    <w:nsid w:val="FFFFFF81"/>
    <w:multiLevelType w:val="singleLevel"/>
    <w:tmpl w:val="F3C221B6"/>
    <w:lvl w:ilvl="0">
      <w:start w:val="1"/>
      <w:numFmt w:val="bullet"/>
      <w:lvlText w:val=""/>
      <w:lvlJc w:val="left"/>
      <w:pPr>
        <w:tabs>
          <w:tab w:val="num" w:pos="1440"/>
        </w:tabs>
        <w:ind w:left="1440" w:hanging="360"/>
      </w:pPr>
      <w:rPr>
        <w:rFonts w:ascii="Symbol" w:hAnsi="Symbol" w:hint="default"/>
      </w:rPr>
    </w:lvl>
  </w:abstractNum>
  <w:abstractNum w:abstractNumId="10">
    <w:nsid w:val="FFFFFF82"/>
    <w:multiLevelType w:val="singleLevel"/>
    <w:tmpl w:val="A5DC6B1C"/>
    <w:lvl w:ilvl="0">
      <w:start w:val="1"/>
      <w:numFmt w:val="bullet"/>
      <w:lvlText w:val=""/>
      <w:lvlJc w:val="left"/>
      <w:pPr>
        <w:tabs>
          <w:tab w:val="num" w:pos="1080"/>
        </w:tabs>
        <w:ind w:left="1080" w:hanging="360"/>
      </w:pPr>
      <w:rPr>
        <w:rFonts w:ascii="Symbol" w:hAnsi="Symbol" w:hint="default"/>
      </w:rPr>
    </w:lvl>
  </w:abstractNum>
  <w:abstractNum w:abstractNumId="11">
    <w:nsid w:val="FFFFFF83"/>
    <w:multiLevelType w:val="singleLevel"/>
    <w:tmpl w:val="728A8B4E"/>
    <w:lvl w:ilvl="0">
      <w:start w:val="1"/>
      <w:numFmt w:val="bullet"/>
      <w:lvlText w:val=""/>
      <w:lvlJc w:val="left"/>
      <w:pPr>
        <w:tabs>
          <w:tab w:val="num" w:pos="720"/>
        </w:tabs>
        <w:ind w:left="720" w:hanging="360"/>
      </w:pPr>
      <w:rPr>
        <w:rFonts w:ascii="Symbol" w:hAnsi="Symbol" w:hint="default"/>
      </w:rPr>
    </w:lvl>
  </w:abstractNum>
  <w:abstractNum w:abstractNumId="12">
    <w:nsid w:val="FFFFFF88"/>
    <w:multiLevelType w:val="singleLevel"/>
    <w:tmpl w:val="6944D954"/>
    <w:lvl w:ilvl="0">
      <w:start w:val="1"/>
      <w:numFmt w:val="decimal"/>
      <w:lvlText w:val="%1."/>
      <w:lvlJc w:val="left"/>
      <w:pPr>
        <w:tabs>
          <w:tab w:val="num" w:pos="360"/>
        </w:tabs>
        <w:ind w:left="360" w:hanging="360"/>
      </w:pPr>
    </w:lvl>
  </w:abstractNum>
  <w:abstractNum w:abstractNumId="13">
    <w:nsid w:val="FFFFFF89"/>
    <w:multiLevelType w:val="singleLevel"/>
    <w:tmpl w:val="D2E66498"/>
    <w:lvl w:ilvl="0">
      <w:start w:val="1"/>
      <w:numFmt w:val="bullet"/>
      <w:lvlText w:val=""/>
      <w:lvlJc w:val="left"/>
      <w:pPr>
        <w:tabs>
          <w:tab w:val="num" w:pos="360"/>
        </w:tabs>
        <w:ind w:left="360" w:hanging="360"/>
      </w:pPr>
      <w:rPr>
        <w:rFonts w:ascii="Symbol" w:hAnsi="Symbol" w:hint="default"/>
      </w:rPr>
    </w:lvl>
  </w:abstractNum>
  <w:abstractNum w:abstractNumId="14">
    <w:nsid w:val="0F4C1BA1"/>
    <w:multiLevelType w:val="hybridMultilevel"/>
    <w:tmpl w:val="14CEA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64E5391"/>
    <w:multiLevelType w:val="hybridMultilevel"/>
    <w:tmpl w:val="384AB8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2C2C03"/>
    <w:multiLevelType w:val="hybridMultilevel"/>
    <w:tmpl w:val="4268F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E8A476A"/>
    <w:multiLevelType w:val="hybridMultilevel"/>
    <w:tmpl w:val="6A965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7035B64"/>
    <w:multiLevelType w:val="hybridMultilevel"/>
    <w:tmpl w:val="A1A23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8D65713"/>
    <w:multiLevelType w:val="hybridMultilevel"/>
    <w:tmpl w:val="93B613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95C625D"/>
    <w:multiLevelType w:val="hybridMultilevel"/>
    <w:tmpl w:val="AD16AE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D2E4C14"/>
    <w:multiLevelType w:val="hybridMultilevel"/>
    <w:tmpl w:val="B98482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E411317"/>
    <w:multiLevelType w:val="hybridMultilevel"/>
    <w:tmpl w:val="E6DAB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4F64869"/>
    <w:multiLevelType w:val="hybridMultilevel"/>
    <w:tmpl w:val="6A20B0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901B08"/>
    <w:multiLevelType w:val="hybridMultilevel"/>
    <w:tmpl w:val="20EC4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5876315"/>
    <w:multiLevelType w:val="hybridMultilevel"/>
    <w:tmpl w:val="BE28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DC2003C"/>
    <w:multiLevelType w:val="hybridMultilevel"/>
    <w:tmpl w:val="3BC448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6875C82"/>
    <w:multiLevelType w:val="hybridMultilevel"/>
    <w:tmpl w:val="3EA23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3"/>
  </w:num>
  <w:num w:numId="7">
    <w:abstractNumId w:val="4"/>
  </w:num>
  <w:num w:numId="8">
    <w:abstractNumId w:val="5"/>
  </w:num>
  <w:num w:numId="9">
    <w:abstractNumId w:val="6"/>
  </w:num>
  <w:num w:numId="10">
    <w:abstractNumId w:val="7"/>
  </w:num>
  <w:num w:numId="11">
    <w:abstractNumId w:val="12"/>
  </w:num>
  <w:num w:numId="12">
    <w:abstractNumId w:val="8"/>
  </w:num>
  <w:num w:numId="13">
    <w:abstractNumId w:val="9"/>
  </w:num>
  <w:num w:numId="14">
    <w:abstractNumId w:val="10"/>
  </w:num>
  <w:num w:numId="15">
    <w:abstractNumId w:val="11"/>
  </w:num>
  <w:num w:numId="16">
    <w:abstractNumId w:val="13"/>
  </w:num>
  <w:num w:numId="17">
    <w:abstractNumId w:val="22"/>
  </w:num>
  <w:num w:numId="18">
    <w:abstractNumId w:val="23"/>
  </w:num>
  <w:num w:numId="19">
    <w:abstractNumId w:val="21"/>
  </w:num>
  <w:num w:numId="20">
    <w:abstractNumId w:val="17"/>
  </w:num>
  <w:num w:numId="21">
    <w:abstractNumId w:val="18"/>
  </w:num>
  <w:num w:numId="22">
    <w:abstractNumId w:val="19"/>
  </w:num>
  <w:num w:numId="23">
    <w:abstractNumId w:val="26"/>
  </w:num>
  <w:num w:numId="24">
    <w:abstractNumId w:val="24"/>
  </w:num>
  <w:num w:numId="25">
    <w:abstractNumId w:val="14"/>
  </w:num>
  <w:num w:numId="26">
    <w:abstractNumId w:val="27"/>
  </w:num>
  <w:num w:numId="27">
    <w:abstractNumId w:val="15"/>
  </w:num>
  <w:num w:numId="28">
    <w:abstractNumId w:val="20"/>
  </w:num>
  <w:num w:numId="29">
    <w:abstractNumId w:val="1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02577C"/>
    <w:rsid w:val="003E06E6"/>
    <w:rsid w:val="004A629B"/>
    <w:rsid w:val="004E29B3"/>
    <w:rsid w:val="00590D07"/>
    <w:rsid w:val="00784D58"/>
    <w:rsid w:val="008D6863"/>
    <w:rsid w:val="00B4139B"/>
    <w:rsid w:val="00B86B75"/>
    <w:rsid w:val="00BC48D5"/>
    <w:rsid w:val="00C36279"/>
    <w:rsid w:val="00E315A3"/>
    <w:rsid w:val="00E3726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682E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heading 2" w:uiPriority="9" w:qFormat="1"/>
    <w:lsdException w:name="heading 8"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Light Shading"/>
    <w:lsdException w:name="Light List"/>
    <w:lsdException w:name="Light Grid"/>
    <w:lsdException w:name="Medium Shading 1"/>
    <w:lsdException w:name="Medium Shading 2"/>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uiPriority w:val="99"/>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ListParagraph">
    <w:name w:val="List Paragraph"/>
    <w:basedOn w:val="Normal"/>
    <w:uiPriority w:val="34"/>
    <w:qFormat/>
    <w:rsid w:val="004A629B"/>
    <w:pPr>
      <w:spacing w:after="0"/>
      <w:ind w:left="720"/>
      <w:contextualSpacing/>
    </w:pPr>
    <w:rPr>
      <w:rFonts w:eastAsiaTheme="minorEastAsia"/>
    </w:rPr>
  </w:style>
  <w:style w:type="character" w:customStyle="1" w:styleId="BodyTextChar">
    <w:name w:val="Body Text Char"/>
    <w:basedOn w:val="DefaultParagraphFont"/>
    <w:link w:val="BodyText"/>
    <w:rsid w:val="004A62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nps.gov/hfc/carto/PDF/TRAILSmap1.pdf" TargetMode="External"/><Relationship Id="rId20" Type="http://schemas.openxmlformats.org/officeDocument/2006/relationships/theme" Target="theme/theme1.xml"/><Relationship Id="rId10" Type="http://schemas.openxmlformats.org/officeDocument/2006/relationships/hyperlink" Target="http://www.oregon.gov/oprd/HCD/SHPO/docs/ORLinearResourcesGuidancev2.pdf" TargetMode="External"/><Relationship Id="rId11" Type="http://schemas.openxmlformats.org/officeDocument/2006/relationships/hyperlink" Target="https://www.nps.gov/orgs/1804/upload/NPS-YOSE-GabrielSovulewskiTrailsReviewMemo_Oct1936.pdf" TargetMode="External"/><Relationship Id="rId12" Type="http://schemas.openxmlformats.org/officeDocument/2006/relationships/hyperlink" Target="https://permanent.access.gpo.gov/gpo54009/Landscape_Lines_15.pdf" TargetMode="External"/><Relationship Id="rId13" Type="http://schemas.openxmlformats.org/officeDocument/2006/relationships/hyperlink" Target="https://www.nps.gov/orgs/1804/upload/NPSTrailConstruction_1975.pdf" TargetMode="External"/><Relationship Id="rId14" Type="http://schemas.openxmlformats.org/officeDocument/2006/relationships/hyperlink" Target="https://web.stanford.edu/group/spatialhistory/media/images/publication/what%20is%20spatial%20history%20pub%20020110.pdf" TargetMode="External"/><Relationship Id="rId15" Type="http://schemas.openxmlformats.org/officeDocument/2006/relationships/hyperlink" Target="https://guymcclellan.carto.com/viz/53a098c2-a109-11e6-a456-0e233c30368f/public_map" TargetMode="External"/><Relationship Id="rId16" Type="http://schemas.openxmlformats.org/officeDocument/2006/relationships/hyperlink" Target="https://guymcclellan.carto.com/viz/e81d98b6-a112-11e6-99ae-0e05a8b3e3d7/public_map" TargetMode="External"/><Relationship Id="rId17" Type="http://schemas.openxmlformats.org/officeDocument/2006/relationships/hyperlink" Target="https://www.historians.org/about-aha-and-membership/aha-history-and-archives/historical-archives/the-significance-of-the-frontier-in-american-history" TargetMode="External"/><Relationship Id="rId18" Type="http://schemas.openxmlformats.org/officeDocument/2006/relationships/hyperlink" Target="https://guymcclellan.carto.com/viz/b4bf8350-a115-11e6-8fc8-0e3ff518bd15/public_map" TargetMode="Externa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nps.gov/parkhistory/online_books/anps/anps_6g.htm" TargetMode="External"/><Relationship Id="rId8" Type="http://schemas.openxmlformats.org/officeDocument/2006/relationships/hyperlink" Target="https://www.nps.gov/mawa/upload/public-law-95-62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9</Pages>
  <Words>20237</Words>
  <Characters>115351</Characters>
  <Application>Microsoft Macintosh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National Historic Trails</vt:lpstr>
    </vt:vector>
  </TitlesOfParts>
  <LinksUpToDate>false</LinksUpToDate>
  <CharactersWithSpaces>135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Historic Trails</dc:title>
  <dc:creator/>
  <cp:lastModifiedBy>Fred Gibbs</cp:lastModifiedBy>
  <cp:revision>3</cp:revision>
  <dcterms:created xsi:type="dcterms:W3CDTF">2018-02-16T23:51:00Z</dcterms:created>
  <dcterms:modified xsi:type="dcterms:W3CDTF">2018-02-20T02:43:00Z</dcterms:modified>
</cp:coreProperties>
</file>